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2FBA4" w14:textId="77777777" w:rsidR="001969A8" w:rsidRDefault="001969A8">
      <w:pPr>
        <w:rPr>
          <w:rFonts w:ascii="Arial" w:hAnsi="Arial" w:cs="Arial"/>
          <w:b/>
          <w:bCs/>
          <w:color w:val="000000"/>
          <w:kern w:val="0"/>
          <w:sz w:val="32"/>
          <w:szCs w:val="32"/>
          <w14:ligatures w14:val="none"/>
        </w:rPr>
      </w:pPr>
    </w:p>
    <w:p w14:paraId="59AF437E" w14:textId="6EB261B5" w:rsidR="008B7F51" w:rsidRPr="007E6042" w:rsidRDefault="001969A8" w:rsidP="007E6042">
      <w:pPr>
        <w:pStyle w:val="Default"/>
        <w:jc w:val="center"/>
        <w:rPr>
          <w:rFonts w:ascii="Arial" w:hAnsi="Arial" w:cs="Arial"/>
          <w:b/>
          <w:bCs/>
          <w:sz w:val="40"/>
          <w:szCs w:val="40"/>
        </w:rPr>
      </w:pPr>
      <w:r w:rsidRPr="00526BE5">
        <w:rPr>
          <w:rFonts w:ascii="Arial" w:hAnsi="Arial" w:cs="Arial"/>
          <w:b/>
          <w:bCs/>
          <w:sz w:val="40"/>
          <w:szCs w:val="40"/>
        </w:rPr>
        <w:t>Evaluating Bitcoin Investment Strategies: Leveraging the Fear Greed Index for Optimal ROI</w:t>
      </w:r>
      <w:r w:rsidR="007546E0">
        <w:br w:type="page"/>
      </w:r>
    </w:p>
    <w:p w14:paraId="3CEBA5CF" w14:textId="64464F68" w:rsidR="00AA37BA" w:rsidRDefault="00C459C5" w:rsidP="00C459C5">
      <w:pPr>
        <w:pStyle w:val="Heading1"/>
      </w:pPr>
      <w:r>
        <w:lastRenderedPageBreak/>
        <w:t xml:space="preserve">Abstract </w:t>
      </w:r>
    </w:p>
    <w:p w14:paraId="0B32D495" w14:textId="18A5583F" w:rsidR="00C459C5" w:rsidRPr="00C459C5" w:rsidRDefault="00B50BE1" w:rsidP="00C459C5">
      <w:r>
        <w:t>With the</w:t>
      </w:r>
      <w:r w:rsidR="0061062D">
        <w:t xml:space="preserve"> growing popularity of cryptocurrencies</w:t>
      </w:r>
      <w:r w:rsidR="00A76726">
        <w:t>,</w:t>
      </w:r>
      <w:r>
        <w:t xml:space="preserve"> </w:t>
      </w:r>
      <w:r w:rsidR="00D11FC4">
        <w:t>increasingly more investment strategies and methods are coming about, looking to maximise ROI for investors</w:t>
      </w:r>
      <w:r w:rsidR="002535CC">
        <w:t xml:space="preserve">. During this time, </w:t>
      </w:r>
      <w:r w:rsidR="000A72DF">
        <w:t>indices within the cryptocurrency space have also grown in popularity</w:t>
      </w:r>
      <w:r w:rsidR="00B75DA9">
        <w:t xml:space="preserve"> such as the </w:t>
      </w:r>
      <w:r w:rsidR="000A72DF">
        <w:t>Bitcoin Fear/Greed Index (FGI) developed by Alternative.me</w:t>
      </w:r>
      <w:r w:rsidR="00B75DA9">
        <w:t xml:space="preserve">. </w:t>
      </w:r>
      <w:r w:rsidR="00522D0C">
        <w:t>This study look</w:t>
      </w:r>
      <w:r w:rsidR="00380825">
        <w:t>ed</w:t>
      </w:r>
      <w:r w:rsidR="00522D0C">
        <w:t xml:space="preserve"> to explore </w:t>
      </w:r>
      <w:r w:rsidR="00246996">
        <w:t xml:space="preserve">the </w:t>
      </w:r>
      <w:r w:rsidR="002F6B1E">
        <w:t>relationship between Bitcoin and the FGI</w:t>
      </w:r>
      <w:r w:rsidR="00D06D00">
        <w:t xml:space="preserve"> and following this, establish</w:t>
      </w:r>
      <w:r w:rsidR="00432A76">
        <w:t>ed</w:t>
      </w:r>
      <w:r w:rsidR="00D06D00">
        <w:t xml:space="preserve"> it’s potential as a valuable tool within investment strategies.</w:t>
      </w:r>
      <w:r w:rsidR="008F70FA" w:rsidRPr="008F70FA">
        <w:t xml:space="preserve"> </w:t>
      </w:r>
      <w:r w:rsidR="008F70FA">
        <w:t xml:space="preserve">The correlation between the FGI and Bitcoin price was examined over </w:t>
      </w:r>
      <w:r w:rsidR="000F365D">
        <w:t xml:space="preserve">a </w:t>
      </w:r>
      <w:r w:rsidR="0070536D">
        <w:t>6-year</w:t>
      </w:r>
      <w:r w:rsidR="000F365D">
        <w:t xml:space="preserve"> period</w:t>
      </w:r>
      <w:r w:rsidR="008F70FA">
        <w:t>,</w:t>
      </w:r>
      <w:r w:rsidR="002204EE">
        <w:t xml:space="preserve"> providing a wide range of market conditions.</w:t>
      </w:r>
      <w:r w:rsidR="0070536D">
        <w:t xml:space="preserve"> </w:t>
      </w:r>
      <w:r w:rsidR="009D59B7">
        <w:t xml:space="preserve">It </w:t>
      </w:r>
      <w:r w:rsidR="0070536D">
        <w:t xml:space="preserve">was </w:t>
      </w:r>
      <w:r w:rsidR="009C4E62">
        <w:t>determined</w:t>
      </w:r>
      <w:r w:rsidR="0070536D">
        <w:t xml:space="preserve"> that the </w:t>
      </w:r>
      <w:r w:rsidR="008F70FA">
        <w:t>FGI effectively tracks Bitcoin price trends</w:t>
      </w:r>
      <w:r w:rsidR="0070536D">
        <w:t>, however only in</w:t>
      </w:r>
      <w:r w:rsidR="008F70FA">
        <w:t xml:space="preserve"> certain conditions.</w:t>
      </w:r>
      <w:r w:rsidR="008170CA">
        <w:t xml:space="preserve"> After </w:t>
      </w:r>
      <w:r w:rsidR="009C4E62">
        <w:t>establishing</w:t>
      </w:r>
      <w:r w:rsidR="008170CA">
        <w:t xml:space="preserve"> the correlation, four different strategies were evaluated</w:t>
      </w:r>
      <w:r w:rsidR="002979FF" w:rsidRPr="002979FF">
        <w:t xml:space="preserve"> </w:t>
      </w:r>
      <w:r w:rsidR="002979FF">
        <w:t>including traditional Dollar-Cost Averaging (DCA) and HODL approaches, alongside additional strategies incorporating the FGI</w:t>
      </w:r>
      <w:r w:rsidR="00BA3FF2">
        <w:t>.</w:t>
      </w:r>
      <w:r w:rsidR="006D3511">
        <w:t xml:space="preserve"> Results showed that strategies incorporating the FGI, such as the HODL with FGI and pairs strategy, significantly outperformed traditional approaches, leading to substantially higher ROI.</w:t>
      </w:r>
      <w:r w:rsidR="0006333D" w:rsidRPr="0006333D">
        <w:t xml:space="preserve"> </w:t>
      </w:r>
      <w:r w:rsidR="0006333D">
        <w:t>Th</w:t>
      </w:r>
      <w:r w:rsidR="003C7D1C">
        <w:t>is</w:t>
      </w:r>
      <w:r w:rsidR="0006333D">
        <w:t xml:space="preserve"> study highlights the positive impact of using the FGI within investment strategies, providing valuable information for retail investors to capitali</w:t>
      </w:r>
      <w:r w:rsidR="008F1DE5">
        <w:t>s</w:t>
      </w:r>
      <w:r w:rsidR="0006333D">
        <w:t xml:space="preserve">e on market conditions and </w:t>
      </w:r>
      <w:r w:rsidR="00FC3B4F">
        <w:t>improve</w:t>
      </w:r>
      <w:r w:rsidR="0006333D">
        <w:t xml:space="preserve"> their overall profitability in the cryptocurrency landscape.</w:t>
      </w:r>
    </w:p>
    <w:p w14:paraId="74DC664D" w14:textId="4E8D534A" w:rsidR="00394EE2" w:rsidRDefault="00B51CBD" w:rsidP="000F0643">
      <w:pPr>
        <w:pStyle w:val="Heading1"/>
      </w:pPr>
      <w:r>
        <w:t xml:space="preserve">1. </w:t>
      </w:r>
      <w:r w:rsidR="0046396A" w:rsidRPr="000F0643">
        <w:t>Introduction</w:t>
      </w:r>
    </w:p>
    <w:p w14:paraId="00EA88C4" w14:textId="33148760" w:rsidR="0064645F" w:rsidRDefault="0064645F" w:rsidP="0064645F">
      <w:r>
        <w:t xml:space="preserve">Amidst the surging popularity of cryptocurrencies, an increasing number of individuals </w:t>
      </w:r>
      <w:r w:rsidR="0054780C">
        <w:t xml:space="preserve">are </w:t>
      </w:r>
      <w:r>
        <w:t>seek</w:t>
      </w:r>
      <w:r w:rsidR="0054780C">
        <w:t>ing</w:t>
      </w:r>
      <w:r>
        <w:t xml:space="preserve"> ways to maximise ROI</w:t>
      </w:r>
      <w:r w:rsidR="00D52F0F">
        <w:t>.</w:t>
      </w:r>
      <w:r>
        <w:t xml:space="preserve"> In the United Kingdom, approximately 10% of the public currently owns at least one form of cryptocurrency, a figure expected to rise as more governments, businesses, and individuals venture into this domain </w:t>
      </w:r>
      <w:r w:rsidR="00862B9A">
        <w:fldChar w:fldCharType="begin"/>
      </w:r>
      <w:r w:rsidR="00862B9A">
        <w:instrText xml:space="preserve"> ADDIN EN.CITE &lt;EndNote&gt;&lt;Cite&gt;&lt;Author&gt;Financial Conduct Authority&lt;/Author&gt;&lt;Year&gt;2023&lt;/Year&gt;&lt;RecNum&gt;34&lt;/RecNum&gt;&lt;DisplayText&gt;&lt;style size="10"&gt;[1]&lt;/style&gt;&lt;/DisplayText&gt;&lt;record&gt;&lt;rec-number&gt;34&lt;/rec-number&gt;&lt;foreign-keys&gt;&lt;key app="EN" db-id="fep0wfw9bxa2sqesstq5s9shd2r00ads5zpr" timestamp="1689612138"&gt;34&lt;/key&gt;&lt;/foreign-keys&gt;&lt;ref-type name="Web Page"&gt;12&lt;/ref-type&gt;&lt;contributors&gt;&lt;authors&gt;&lt;author&gt;Financial Conduct Authority,&lt;/author&gt;&lt;/authors&gt;&lt;/contributors&gt;&lt;titles&gt;&lt;title&gt;FCA introduces tough new rules for marketing cryptoassets &lt;/title&gt;&lt;/titles&gt;&lt;number&gt;17 July 2023&lt;/number&gt;&lt;dates&gt;&lt;year&gt;2023&lt;/year&gt;&lt;/dates&gt;&lt;urls&gt;&lt;related-urls&gt;&lt;url&gt;https://www.fca.org.uk/news/press-releases/fca-introduces-tough-new-rules-marketing-cryptoassets&lt;/url&gt;&lt;/related-urls&gt;&lt;/urls&gt;&lt;/record&gt;&lt;/Cite&gt;&lt;/EndNote&gt;</w:instrText>
      </w:r>
      <w:r w:rsidR="00862B9A">
        <w:fldChar w:fldCharType="separate"/>
      </w:r>
      <w:r w:rsidR="00862B9A" w:rsidRPr="00862B9A">
        <w:rPr>
          <w:noProof/>
          <w:sz w:val="20"/>
        </w:rPr>
        <w:t>[1]</w:t>
      </w:r>
      <w:r w:rsidR="00862B9A">
        <w:fldChar w:fldCharType="end"/>
      </w:r>
      <w:r>
        <w:t>. Notably, even the Bank of England is considering the creation of its own cryptocurrency, known as the "Digital Pound"</w:t>
      </w:r>
      <w:r w:rsidR="00F670B0">
        <w:t xml:space="preserve"> </w:t>
      </w:r>
      <w:r w:rsidR="00F670B0">
        <w:fldChar w:fldCharType="begin"/>
      </w:r>
      <w:r w:rsidR="00AF55EF">
        <w:instrText xml:space="preserve"> ADDIN EN.CITE &lt;EndNote&gt;&lt;Cite&gt;&lt;Author&gt;Bank of England&lt;/Author&gt;&lt;Year&gt;2023&lt;/Year&gt;&lt;RecNum&gt;3&lt;/RecNum&gt;&lt;DisplayText&gt;&lt;style size="10"&gt;[2]&lt;/style&gt;&lt;/DisplayText&gt;&lt;record&gt;&lt;rec-number&gt;3&lt;/rec-number&gt;&lt;foreign-keys&gt;&lt;key app="EN" db-id="fep0wfw9bxa2sqesstq5s9shd2r00ads5zpr" timestamp="1689606170"&gt;3&lt;/key&gt;&lt;/foreign-keys&gt;&lt;ref-type name="Web Page"&gt;12&lt;/ref-type&gt;&lt;contributors&gt;&lt;authors&gt;&lt;author&gt;Bank of England,&lt;/author&gt;&lt;/authors&gt;&lt;/contributors&gt;&lt;titles&gt;&lt;title&gt;The digital pound: A new form of money for households and businesses?&lt;/title&gt;&lt;/titles&gt;&lt;number&gt;27 February 2023&lt;/number&gt;&lt;dates&gt;&lt;year&gt;2023&lt;/year&gt;&lt;/dates&gt;&lt;urls&gt;&lt;related-urls&gt;&lt;url&gt;https://www.bankofengland.co.uk/paper/2023/the-digital-pound-consultation-paper&lt;/url&gt;&lt;/related-urls&gt;&lt;/urls&gt;&lt;/record&gt;&lt;/Cite&gt;&lt;/EndNote&gt;</w:instrText>
      </w:r>
      <w:r w:rsidR="00F670B0">
        <w:fldChar w:fldCharType="separate"/>
      </w:r>
      <w:r w:rsidR="00F670B0" w:rsidRPr="00F670B0">
        <w:rPr>
          <w:noProof/>
          <w:sz w:val="20"/>
        </w:rPr>
        <w:t>[2]</w:t>
      </w:r>
      <w:r w:rsidR="00F670B0">
        <w:fldChar w:fldCharType="end"/>
      </w:r>
      <w:r>
        <w:t xml:space="preserve">. Among cryptocurrencies, Bitcoin has emerged as the poster child, boasting over 190 million users and 250,000 daily transactions </w:t>
      </w:r>
      <w:r w:rsidR="00E0376C">
        <w:fldChar w:fldCharType="begin"/>
      </w:r>
      <w:r w:rsidR="00AF55EF">
        <w:instrText xml:space="preserve"> ADDIN EN.CITE &lt;EndNote&gt;&lt;Cite&gt;&lt;Author&gt;Howarth&lt;/Author&gt;&lt;Year&gt;2023&lt;/Year&gt;&lt;RecNum&gt;4&lt;/RecNum&gt;&lt;DisplayText&gt;&lt;style size="10"&gt;[3]&lt;/style&gt;&lt;/DisplayText&gt;&lt;record&gt;&lt;rec-number&gt;4&lt;/rec-number&gt;&lt;foreign-</w:instrText>
      </w:r>
      <w:r w:rsidR="00AF55EF">
        <w:lastRenderedPageBreak/>
        <w:instrText>keys&gt;&lt;key app="EN" db-id="fep0wfw9bxa2sqesstq5s9shd2r00ads5zpr" timestamp="1689606394"&gt;4&lt;/key&gt;&lt;/foreign-keys&gt;&lt;ref-type name="Web Page"&gt;12&lt;/ref-type&gt;&lt;contributors&gt;&lt;authors&gt;&lt;author&gt;Josh Howarth&lt;/author&gt;&lt;/authors&gt;&lt;/contributors&gt;&lt;titles&gt;&lt;title&gt;How Many People Own Bitcoin? 95 Blockchain Statistics&lt;/title&gt;&lt;/titles&gt;&lt;number&gt;26 February 2023&lt;/number&gt;&lt;dates&gt;&lt;year&gt;2023&lt;/year&gt;&lt;/dates&gt;&lt;publisher&gt;Exploding Topics&lt;/publisher&gt;&lt;urls&gt;&lt;related-urls&gt;&lt;url&gt;https://explodingtopics.com/blog/blockchain-stats &lt;/url&gt;&lt;/related-urls&gt;&lt;/urls&gt;&lt;/record&gt;&lt;/Cite&gt;&lt;/EndNote&gt;</w:instrText>
      </w:r>
      <w:r w:rsidR="00E0376C">
        <w:fldChar w:fldCharType="separate"/>
      </w:r>
      <w:r w:rsidR="00E0376C" w:rsidRPr="00E0376C">
        <w:rPr>
          <w:noProof/>
          <w:sz w:val="20"/>
        </w:rPr>
        <w:t>[3]</w:t>
      </w:r>
      <w:r w:rsidR="00E0376C">
        <w:fldChar w:fldCharType="end"/>
      </w:r>
      <w:r>
        <w:t xml:space="preserve">. Its popularity stems from the digitalisation of society and prevailing distrust in traditional banking systems, forged in the aftermath of the 2008 financial crisis </w:t>
      </w:r>
      <w:r w:rsidR="004C1312">
        <w:fldChar w:fldCharType="begin"/>
      </w:r>
      <w:r w:rsidR="00A95975">
        <w:instrText xml:space="preserve"> ADDIN EN.CITE &lt;EndNote&gt;&lt;Cite&gt;&lt;Author&gt;Kostakis&lt;/Author&gt;&lt;Year&gt;2014&lt;/Year&gt;&lt;RecNum&gt;5&lt;/RecNum&gt;&lt;DisplayText&gt;&lt;style size="10"&gt;[4]&lt;/style&gt;&lt;/DisplayText&gt;&lt;record&gt;&lt;rec-number&gt;5&lt;/rec-number&gt;&lt;foreign-keys&gt;&lt;key app="EN" db-id="fep0wfw9bxa2sqesstq5s9shd2r00ads5zpr" timestamp="1689606644"&gt;5&lt;/key&gt;&lt;/foreign-keys&gt;&lt;ref-type name="Journal Article"&gt;17&lt;/ref-type&gt;&lt;contributors&gt;&lt;authors&gt;&lt;author&gt;Vasilis Kostakis&lt;/author&gt;&lt;author&gt;Chris Giotitsas&lt;/author&gt;&lt;/authors&gt;&lt;/contributors&gt;&lt;titles&gt;&lt;title&gt;The (A)Political Economy of Bitcoin&lt;/title&gt;&lt;secondary-title&gt;tripleC: Communication, Capitalism &amp;amp; Critique&lt;/secondary-title&gt;&lt;/titles&gt;&lt;periodical&gt;&lt;full-title&gt;tripleC: Communication, Capitalism &amp;amp; Critique&lt;/full-title&gt;&lt;/periodical&gt;&lt;volume&gt;12&lt;/volume&gt;&lt;number&gt;2&lt;/number&gt;&lt;dates&gt;&lt;year&gt;2014&lt;/year&gt;&lt;/dates&gt;&lt;urls&gt;&lt;related-urls&gt;&lt;url&gt;https://triple-c.at/index.php/tripleC/article/view/606&lt;/url&gt;&lt;/related-urls&gt;&lt;/urls&gt;&lt;electronic-resource-num&gt;10.31269/triplec.v12i2.606&lt;/electronic-resource-num&gt;&lt;/record&gt;&lt;/Cite&gt;&lt;/EndNote&gt;</w:instrText>
      </w:r>
      <w:r w:rsidR="004C1312">
        <w:fldChar w:fldCharType="separate"/>
      </w:r>
      <w:r w:rsidR="004C1312" w:rsidRPr="004C1312">
        <w:rPr>
          <w:noProof/>
          <w:sz w:val="20"/>
        </w:rPr>
        <w:t>[4]</w:t>
      </w:r>
      <w:r w:rsidR="004C1312">
        <w:fldChar w:fldCharType="end"/>
      </w:r>
      <w:r>
        <w:t xml:space="preserve">. Originally released as an open-source project by the </w:t>
      </w:r>
      <w:r w:rsidR="002570F5">
        <w:t xml:space="preserve">pseudonymous </w:t>
      </w:r>
      <w:r>
        <w:t>Satoshi Nakamoto, Bitcoin operates without a centralised controlling authority, establishing itself as a decentralised currency for the people, by the people</w:t>
      </w:r>
      <w:r w:rsidR="00B4078D">
        <w:t xml:space="preserve"> </w:t>
      </w:r>
      <w:r w:rsidR="00D05994">
        <w:fldChar w:fldCharType="begin"/>
      </w:r>
      <w:r w:rsidR="00DD55E8">
        <w:instrText xml:space="preserve"> ADDIN EN.CITE &lt;EndNote&gt;&lt;Cite&gt;&lt;Author&gt;Lemieux&lt;/Author&gt;&lt;Year&gt;2013&lt;/Year&gt;&lt;RecNum&gt;6&lt;/RecNum&gt;&lt;DisplayText&gt;&lt;style size="10"&gt;[5]&lt;/style&gt;&lt;/DisplayText&gt;&lt;record&gt;&lt;rec-number&gt;6&lt;/rec-number&gt;&lt;foreign-keys&gt;&lt;key app="EN" db-id="fep0wfw9bxa2sqesstq5s9shd2r00ads5zpr" timestamp="1689606969"&gt;6&lt;/key&gt;&lt;/foreign-keys&gt;&lt;ref-type name="Report"&gt;27&lt;/ref-type&gt;&lt;contributors&gt;&lt;authors&gt;&lt;author&gt;Pierre Lemieux&lt;/author&gt;&lt;/authors&gt;&lt;/contributors&gt;&lt;titles&gt;&lt;title&gt;Who Is Satoshi Nakamoto?&lt;/title&gt;&lt;secondary-title&gt;Cato Institute&lt;/secondary-title&gt;&lt;/titles&gt;&lt;dates&gt;&lt;year&gt;2013&lt;/year&gt;&lt;/dates&gt;&lt;urls&gt;&lt;related-urls&gt;&lt;url&gt;https://www.cato.org/regulation/fall-2013/who-satoshi-nakamoto#&lt;/url&gt;&lt;/related-urls&gt;&lt;/urls&gt;&lt;/record&gt;&lt;/Cite&gt;&lt;/EndNote&gt;</w:instrText>
      </w:r>
      <w:r w:rsidR="00D05994">
        <w:fldChar w:fldCharType="separate"/>
      </w:r>
      <w:r w:rsidR="00D05994" w:rsidRPr="00D05994">
        <w:rPr>
          <w:noProof/>
          <w:sz w:val="20"/>
        </w:rPr>
        <w:t>[5]</w:t>
      </w:r>
      <w:r w:rsidR="00D05994">
        <w:fldChar w:fldCharType="end"/>
      </w:r>
      <w:r w:rsidR="00D05994">
        <w:t>.</w:t>
      </w:r>
    </w:p>
    <w:p w14:paraId="408D81DF" w14:textId="6B3AB5C9" w:rsidR="0064645F" w:rsidRDefault="0064645F" w:rsidP="0064645F">
      <w:r>
        <w:t xml:space="preserve">Bitcoin's widespread adoption has catapulted its overall market value beyond </w:t>
      </w:r>
      <w:r w:rsidR="005A3FF2">
        <w:t>326</w:t>
      </w:r>
      <w:r>
        <w:t xml:space="preserve"> billion USD, peaking at 1.28 trillion USD in November 2021</w:t>
      </w:r>
      <w:r w:rsidR="0008706E">
        <w:t xml:space="preserve"> </w:t>
      </w:r>
      <w:r w:rsidR="0008706E">
        <w:fldChar w:fldCharType="begin"/>
      </w:r>
      <w:r w:rsidR="00AF55EF">
        <w:instrText xml:space="preserve"> ADDIN EN.CITE &lt;EndNote&gt;&lt;Cite&gt;&lt;Author&gt;GlobalData&lt;/Author&gt;&lt;Year&gt;2023&lt;/Year&gt;&lt;RecNum&gt;7&lt;/RecNum&gt;&lt;DisplayText&gt;&lt;style size="10"&gt;[6]&lt;/style&gt;&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EndNote&gt;</w:instrText>
      </w:r>
      <w:r w:rsidR="0008706E">
        <w:fldChar w:fldCharType="separate"/>
      </w:r>
      <w:r w:rsidR="0008706E" w:rsidRPr="0008706E">
        <w:rPr>
          <w:noProof/>
          <w:sz w:val="20"/>
        </w:rPr>
        <w:t>[6]</w:t>
      </w:r>
      <w:r w:rsidR="0008706E">
        <w:fldChar w:fldCharType="end"/>
      </w:r>
      <w:r>
        <w:t>. During this, the price of Bitcoin reached 69,044.77 USD, accounting for 48.14% of all cryptocurrencies at the time</w:t>
      </w:r>
      <w:r w:rsidR="000F75F9">
        <w:t xml:space="preserve"> </w:t>
      </w:r>
      <w:r w:rsidR="000F75F9">
        <w:fldChar w:fldCharType="begin"/>
      </w:r>
      <w:r w:rsidR="00A013F9">
        <w:instrText xml:space="preserve"> ADDIN EN.CITE &lt;EndNote&gt;&lt;Cite&gt;&lt;Author&gt;CoinGecko&lt;/Author&gt;&lt;Year&gt;2023&lt;/Year&gt;&lt;RecNum&gt;8&lt;/RecNum&gt;&lt;DisplayText&gt;&lt;style size="10"&gt;[7-9]&lt;/style&gt;&lt;/DisplayText&gt;&lt;record&gt;&lt;rec-number&gt;8&lt;/rec-number&gt;&lt;foreign-keys&gt;&lt;key app="EN" db-id="fep0wfw9bxa2sqesstq5s9shd2r00ads5zpr" timestamp="1689607161"&gt;8&lt;/key&gt;&lt;/foreign-keys&gt;&lt;ref-type name="Web Page"&gt;12&lt;/ref-type&gt;&lt;contributors&gt;&lt;authors&gt;&lt;author&gt;CoinGecko&lt;/author&gt;&lt;/authors&gt;&lt;/contributors&gt;&lt;titles&gt;&lt;title&gt;Global Cryptocurrency Market Cap Charts&lt;/title&gt;&lt;/titles&gt;&lt;number&gt;17 July 2023&lt;/number&gt;&lt;dates&gt;&lt;year&gt;2023&lt;/year&gt;&lt;/dates&gt;&lt;urls&gt;&lt;related-urls&gt;&lt;url&gt;https://www.coingecko.com/en/global-charts&lt;/url&gt;&lt;/related-urls&gt;&lt;/urls&gt;&lt;/record&gt;&lt;/Cite&gt;&lt;Cite&gt;&lt;Author&gt;CoinGecko&lt;/Author&gt;&lt;Year&gt;2023&lt;/Year&gt;&lt;RecNum&gt;16&lt;/RecNum&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CoinCodex&lt;/Author&gt;&lt;Year&gt;2023&lt;/Year&gt;&lt;RecNum&gt;35&lt;/RecNum&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0F75F9">
        <w:fldChar w:fldCharType="separate"/>
      </w:r>
      <w:r w:rsidR="00A013F9" w:rsidRPr="00A013F9">
        <w:rPr>
          <w:noProof/>
          <w:sz w:val="20"/>
        </w:rPr>
        <w:t>[7-9]</w:t>
      </w:r>
      <w:r w:rsidR="000F75F9">
        <w:fldChar w:fldCharType="end"/>
      </w:r>
      <w:r w:rsidR="00423604">
        <w:t>.</w:t>
      </w:r>
      <w:r>
        <w:t xml:space="preserve"> Bitcoin's exponential growth has been underpinned by its increasing scarcity, mainstream adoption, and halving events that periodically reduce mining rewards, introducing further scarcity and driving price increases </w:t>
      </w:r>
      <w:r w:rsidR="005C4893">
        <w:fldChar w:fldCharType="begin"/>
      </w:r>
      <w:r w:rsidR="00A95975">
        <w:instrText xml:space="preserve"> ADDIN EN.CITE &lt;EndNote&gt;&lt;Cite&gt;&lt;Author&gt;Wang&lt;/Author&gt;&lt;Year&gt;2020&lt;/Year&gt;&lt;RecNum&gt;22&lt;/RecNum&gt;&lt;DisplayText&gt;&lt;style size="10"&gt;[10,11]&lt;/style&gt;&lt;/DisplayText&gt;&lt;record&gt;&lt;rec-number&gt;22&lt;/rec-number&gt;&lt;foreign-keys&gt;&lt;key app="EN" db-id="fep0wfw9bxa2sqesstq5s9shd2r00ads5zpr" timestamp="1689610450"&gt;22&lt;/key&gt;&lt;/foreign-keys&gt;&lt;ref-type name="Journal Article"&gt;17&lt;/ref-type&gt;&lt;contributors&gt;&lt;authors&gt;&lt;author&gt;Merrick Wang&lt;/author&gt;&lt;/authors&gt;&lt;/contributors&gt;&lt;titles&gt;&lt;title&gt;Bitcoin and its impact on the economy&lt;/title&gt;&lt;/titles&gt;&lt;dates&gt;&lt;year&gt;2020&lt;/year&gt;&lt;/dates&gt;&lt;urls&gt;&lt;related-urls&gt;&lt;url&gt;https://arxiv.org/abs/2010.01337&lt;/url&gt;&lt;/related-urls&gt;&lt;/urls&gt;&lt;electronic-resource-num&gt;10.48550/arXiv.2010.01337&lt;/electronic-resource-num&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005C4893">
        <w:fldChar w:fldCharType="separate"/>
      </w:r>
      <w:r w:rsidR="00A013F9" w:rsidRPr="00A013F9">
        <w:rPr>
          <w:noProof/>
          <w:sz w:val="20"/>
        </w:rPr>
        <w:t>[10,11]</w:t>
      </w:r>
      <w:r w:rsidR="005C4893">
        <w:fldChar w:fldCharType="end"/>
      </w:r>
      <w:r>
        <w:t xml:space="preserve">. The rise of cryptocurrency exchanges has also made Bitcoin more accessible to the masses, particularly attracting younger adults aged 18-40 who constitute 94% of cryptocurrency holders </w:t>
      </w:r>
      <w:r w:rsidR="0077057E">
        <w:fldChar w:fldCharType="begin"/>
      </w:r>
      <w:r w:rsidR="00A013F9">
        <w:instrText xml:space="preserve"> ADDIN EN.CITE &lt;EndNote&gt;&lt;Cite&gt;&lt;Author&gt;Gogol&lt;/Author&gt;&lt;Year&gt;2023&lt;/Year&gt;&lt;RecNum&gt;10&lt;/RecNum&gt;&lt;DisplayText&gt;&lt;style size="10"&gt;[12]&lt;/style&gt;&lt;/DisplayText&gt;&lt;record&gt;&lt;rec-number&gt;10&lt;/rec-number&gt;&lt;foreign-keys&gt;&lt;key app="EN" db-id="fep0wfw9bxa2sqesstq5s9shd2r00ads5zpr" timestamp="1689607433"&gt;10&lt;/key&gt;&lt;/foreign-keys&gt;&lt;ref-type name="Web Page"&gt;12&lt;/ref-type&gt;&lt;contributors&gt;&lt;authors&gt;&lt;author&gt;Frank Gogol&lt;/author&gt;&lt;/authors&gt;&lt;/contributors&gt;&lt;titles&gt;&lt;title&gt;Study: 94% of Crypto Buyers are Gen Z/Millennial, but Gen X is Outspending Them&lt;/title&gt;&lt;/titles&gt;&lt;number&gt;27 February 2023&lt;/number&gt;&lt;dates&gt;&lt;year&gt;2023&lt;/year&gt;&lt;/dates&gt;&lt;publisher&gt;Stilt&lt;/publisher&gt;&lt;urls&gt;&lt;related-urls&gt;&lt;url&gt;https://www.stilt.com/blog/2021/03/vast-majority-crypto-buyers-millennials-gen-z/&lt;/url&gt;&lt;/related-urls&gt;&lt;/urls&gt;&lt;/record&gt;&lt;/Cite&gt;&lt;/EndNote&gt;</w:instrText>
      </w:r>
      <w:r w:rsidR="0077057E">
        <w:fldChar w:fldCharType="separate"/>
      </w:r>
      <w:r w:rsidR="00A013F9" w:rsidRPr="00A013F9">
        <w:rPr>
          <w:noProof/>
          <w:sz w:val="20"/>
        </w:rPr>
        <w:t>[12]</w:t>
      </w:r>
      <w:r w:rsidR="0077057E">
        <w:fldChar w:fldCharType="end"/>
      </w:r>
      <w:r>
        <w:t xml:space="preserve">. Many of these investors are keen on automating and maximising their investments, and for this purpose, long-term strategies such as Dollar-Cost Averaging (DCA) and the HODL approach have become prevalent </w:t>
      </w:r>
      <w:r w:rsidR="0073343A">
        <w:fldChar w:fldCharType="begin"/>
      </w:r>
      <w:r w:rsidR="00A95975">
        <w:instrText xml:space="preserve"> ADDIN EN.CITE &lt;EndNote&gt;&lt;Cite&gt;&lt;Author&gt;Waksman&lt;/Author&gt;&lt;Year&gt;2022&lt;/Year&gt;&lt;RecNum&gt;12&lt;/RecNum&gt;&lt;DisplayText&gt;&lt;style size="10"&gt;[13,14]&lt;/style&gt;&lt;/DisplayText&gt;&lt;record&gt;&lt;rec-number&gt;12&lt;/rec-number&gt;&lt;foreign-keys&gt;&lt;key app="EN" db-id="fep0wfw9bxa2sqesstq5s9shd2r00ads5zpr" timestamp="1689607980"&gt;12&lt;/key&gt;&lt;/foreign-keys&gt;&lt;ref-type name="Journal Article"&gt;17&lt;/ref-type&gt;&lt;contributors&gt;&lt;authors&gt;&lt;author&gt;Alexander Waksman&lt;/author&gt;&lt;/authors&gt;&lt;/contributors&gt;&lt;titles&gt;&lt;title&gt;Antitrust and Crypto Exchanges: Time to HODL&lt;/title&gt;&lt;/titles&gt;&lt;dates&gt;&lt;year&gt;2022&lt;/year&gt;&lt;/dates&gt;&lt;urls&gt;&lt;related-urls&gt;&lt;url&gt;https://papers.ssrn.com/sol3/papers.cfm?abstract_id=4271775&lt;/url&gt;&lt;/related-urls&gt;&lt;/urls&gt;&lt;/record&gt;&lt;/Cite&gt;&lt;Cite&gt;&lt;Author&gt;Maldini&lt;/Author&gt;&lt;Year&gt;2022&lt;/Year&gt;&lt;RecNum&gt;36&lt;/RecNum&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0073343A">
        <w:fldChar w:fldCharType="separate"/>
      </w:r>
      <w:r w:rsidR="00A013F9" w:rsidRPr="00A013F9">
        <w:rPr>
          <w:noProof/>
          <w:sz w:val="20"/>
        </w:rPr>
        <w:t>[13,14]</w:t>
      </w:r>
      <w:r w:rsidR="0073343A">
        <w:fldChar w:fldCharType="end"/>
      </w:r>
      <w:r w:rsidR="0073343A">
        <w:t>.</w:t>
      </w:r>
    </w:p>
    <w:p w14:paraId="0FBC2A79" w14:textId="444D81D2" w:rsidR="0064645F" w:rsidRDefault="0064645F" w:rsidP="0064645F">
      <w:r>
        <w:t>The HODL strategy, inspired by its stock market equivalent</w:t>
      </w:r>
      <w:r w:rsidR="00534F18">
        <w:t>,</w:t>
      </w:r>
      <w:r>
        <w:t xml:space="preserve"> involves holding an asset with the expectation of long-term price appreciation, irrespective of short-term market fluctuations</w:t>
      </w:r>
      <w:r w:rsidR="00AF55EF">
        <w:t xml:space="preserve"> </w:t>
      </w:r>
      <w:r w:rsidR="00AF55EF">
        <w:fldChar w:fldCharType="begin"/>
      </w:r>
      <w:r w:rsidR="00B53ECB">
        <w:instrText xml:space="preserve"> ADDIN EN.CITE &lt;EndNote&gt;&lt;Cite&gt;&lt;Author&gt;Hubrich&lt;/Author&gt;&lt;Year&gt;2017&lt;/Year&gt;&lt;RecNum&gt;14&lt;/RecNum&gt;&lt;DisplayText&gt;&lt;style size="10"&gt;[15]&lt;/style&gt;&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EndNote&gt;</w:instrText>
      </w:r>
      <w:r w:rsidR="00AF55EF">
        <w:fldChar w:fldCharType="separate"/>
      </w:r>
      <w:r w:rsidR="00B53ECB" w:rsidRPr="00B53ECB">
        <w:rPr>
          <w:noProof/>
          <w:sz w:val="20"/>
        </w:rPr>
        <w:t>[15]</w:t>
      </w:r>
      <w:r w:rsidR="00AF55EF">
        <w:fldChar w:fldCharType="end"/>
      </w:r>
      <w:r>
        <w:t xml:space="preserve">. This term originated from a misspelling of "hold" in a 2013 Bitcoin forum post and has since become a mainstream investment term </w:t>
      </w:r>
      <w:r w:rsidR="00AF55EF">
        <w:fldChar w:fldCharType="begin"/>
      </w:r>
      <w:r w:rsidR="00A95975">
        <w:instrText xml:space="preserve"> ADDIN EN.CITE &lt;EndNote&gt;&lt;Cite&gt;&lt;Author&gt;Hubrich&lt;/Author&gt;&lt;Year&gt;2017&lt;/Year&gt;&lt;RecNum&gt;14&lt;/RecNum&gt;&lt;DisplayText&gt;&lt;style size="10"&gt;[15,16]&lt;/style&gt;&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Cite&gt;&lt;Author&gt;Yogarajah&lt;/Author&gt;&lt;Year&gt;2022&lt;/Year&gt;&lt;RecNum&gt;13&lt;/RecNum&gt;&lt;record&gt;&lt;rec-number&gt;13&lt;/rec-number&gt;&lt;foreign-keys&gt;&lt;key app="EN" db-id="fep0wfw9bxa2sqesstq5s9shd2r00ads5zpr" timestamp="1689608042"&gt;13&lt;/key&gt;&lt;/foreign-keys&gt;&lt;ref-type name="Journal Article"&gt;17&lt;/ref-type&gt;&lt;contributors&gt;&lt;authors&gt;&lt;author&gt;Yathukulan Yogarajah&lt;/author&gt;&lt;/authors&gt;&lt;/contributors&gt;&lt;titles&gt;&lt;title&gt;‘Hodling’ on: Memetic storytelling and digital folklore within a cryptocurrency world&lt;/title&gt;&lt;secondary-title&gt;Economy and Society&lt;/secondary-title&gt;&lt;/titles&gt;&lt;periodical&gt;&lt;full-title&gt;Economy and Society&lt;/full-title&gt;&lt;/periodical&gt;&lt;volume&gt;51&lt;/volume&gt;&lt;number&gt;3&lt;/number&gt;&lt;dates&gt;&lt;year&gt;2022&lt;/year&gt;&lt;/dates&gt;&lt;urls&gt;&lt;related-urls&gt;&lt;url&gt;https://www.tandfonline.com/doi/full/10.1080/03085147.2022.2091316&lt;/url&gt;&lt;/related-urls&gt;&lt;/urls&gt;&lt;electronic-resource-num&gt;10.1080/03085147.2022.2091316 &lt;/electronic-resource-num&gt;&lt;/record&gt;&lt;/Cite&gt;&lt;/EndNote&gt;</w:instrText>
      </w:r>
      <w:r w:rsidR="00AF55EF">
        <w:fldChar w:fldCharType="separate"/>
      </w:r>
      <w:r w:rsidR="00B53ECB" w:rsidRPr="00B53ECB">
        <w:rPr>
          <w:noProof/>
          <w:sz w:val="20"/>
        </w:rPr>
        <w:t>[15,16]</w:t>
      </w:r>
      <w:r w:rsidR="00AF55EF">
        <w:fldChar w:fldCharType="end"/>
      </w:r>
      <w:r>
        <w:t>. Whilst this has typically been known to generate strong profits, this strategy requires considerable mental discipline</w:t>
      </w:r>
      <w:r w:rsidR="00DD2094">
        <w:t xml:space="preserve">. </w:t>
      </w:r>
      <w:r>
        <w:t>This is especially important within Bitcoin where historical short-term price swings are prevalent</w:t>
      </w:r>
      <w:r w:rsidR="00DD2094">
        <w:t xml:space="preserve"> </w:t>
      </w:r>
      <w:r w:rsidR="00A013F9">
        <w:fldChar w:fldCharType="begin"/>
      </w:r>
      <w:r w:rsidR="00A013F9">
        <w:instrText xml:space="preserve"> ADDIN EN.CITE &lt;EndNote&gt;&lt;Cite&gt;&lt;Author&gt;CoinCodex&lt;/Author&gt;&lt;Year&gt;2023&lt;/Year&gt;&lt;RecNum&gt;35&lt;/RecNum&gt;&lt;DisplayText&gt;&lt;style size="10"&gt;[9]&lt;/style&gt;&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A013F9">
        <w:fldChar w:fldCharType="separate"/>
      </w:r>
      <w:r w:rsidR="00A013F9" w:rsidRPr="00A013F9">
        <w:rPr>
          <w:noProof/>
          <w:sz w:val="20"/>
        </w:rPr>
        <w:t>[9]</w:t>
      </w:r>
      <w:r w:rsidR="00A013F9">
        <w:fldChar w:fldCharType="end"/>
      </w:r>
      <w:r>
        <w:t>. Some examples include significant drops during the COVID-19 pandemic, 2022 war in Ukraine and ensuing economic recession</w:t>
      </w:r>
      <w:r w:rsidR="007F6A1F">
        <w:t xml:space="preserve"> </w:t>
      </w:r>
      <w:r w:rsidR="007F6A1F">
        <w:fldChar w:fldCharType="begin"/>
      </w:r>
      <w:r w:rsidR="007F6A1F">
        <w:instrText xml:space="preserve"> ADDIN EN.CITE &lt;EndNote&gt;&lt;Cite&gt;&lt;Author&gt;CoinGecko&lt;/Author&gt;&lt;Year&gt;2023&lt;/Year&gt;&lt;RecNum&gt;16&lt;/RecNum&gt;&lt;DisplayText&gt;&lt;style size="10"&gt;[8]&lt;/style&gt;&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EndNote&gt;</w:instrText>
      </w:r>
      <w:r w:rsidR="007F6A1F">
        <w:fldChar w:fldCharType="separate"/>
      </w:r>
      <w:r w:rsidR="007F6A1F" w:rsidRPr="007F6A1F">
        <w:rPr>
          <w:noProof/>
          <w:sz w:val="20"/>
        </w:rPr>
        <w:t>[8]</w:t>
      </w:r>
      <w:r w:rsidR="007F6A1F">
        <w:fldChar w:fldCharType="end"/>
      </w:r>
      <w:r w:rsidR="007F6A1F">
        <w:t>.</w:t>
      </w:r>
    </w:p>
    <w:p w14:paraId="40B61676" w14:textId="7A174D27" w:rsidR="0064645F" w:rsidRDefault="0064645F" w:rsidP="0064645F">
      <w:r>
        <w:t xml:space="preserve">Dollar-Cost Averaging (DCA) has also gained popularity due to its ease of use and potential for respectable profit margins, especially for retail investors </w:t>
      </w:r>
      <w:r w:rsidR="00F22BA5">
        <w:fldChar w:fldCharType="begin"/>
      </w:r>
      <w:r w:rsidR="00B53ECB">
        <w:instrText xml:space="preserve"> ADDIN EN.CITE &lt;EndNote&gt;&lt;Cite&gt;&lt;Author&gt;Luci&lt;/Author&gt;&lt;Year&gt;2022&lt;/Year&gt;&lt;RecNum&gt;18&lt;/RecNum&gt;&lt;DisplayText&gt;&lt;style size="10"&gt;[17,18]&lt;/style&gt;&lt;/DisplayText&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Cite&gt;&lt;Author&gt;Wójcik-Czerniawska&lt;/Author&gt;&lt;Year&gt;2020&lt;/Year&gt;&lt;RecNum&gt;17&lt;/RecNum&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00F22BA5">
        <w:fldChar w:fldCharType="separate"/>
      </w:r>
      <w:r w:rsidR="00B53ECB" w:rsidRPr="00B53ECB">
        <w:rPr>
          <w:noProof/>
          <w:sz w:val="20"/>
        </w:rPr>
        <w:t>[17,18]</w:t>
      </w:r>
      <w:r w:rsidR="00F22BA5">
        <w:fldChar w:fldCharType="end"/>
      </w:r>
      <w:r>
        <w:t xml:space="preserve">. DCA suggests investing small amounts of capital regularly, allowing investors to buy during market highs and lows, effectively averaging out their </w:t>
      </w:r>
      <w:r w:rsidR="005F0E9A">
        <w:t xml:space="preserve">ROI </w:t>
      </w:r>
      <w:r w:rsidR="00923DEA">
        <w:fldChar w:fldCharType="begin"/>
      </w:r>
      <w:r w:rsidR="00B53ECB">
        <w:instrText xml:space="preserve"> ADDIN EN.CITE &lt;EndNote&gt;&lt;Cite&gt;&lt;Author&gt;Wójcik-Czerniawska&lt;/Author&gt;&lt;Year&gt;2020&lt;/Year&gt;&lt;RecNum&gt;17&lt;/RecNum&gt;&lt;DisplayText&gt;&lt;style size="10"&gt;[17,18]&lt;/style&gt;&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Cite&gt;&lt;Author&gt;Luci&lt;/Author&gt;&lt;Year&gt;2022&lt;/Year&gt;&lt;RecNum&gt;18&lt;/RecNum&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EndNote&gt;</w:instrText>
      </w:r>
      <w:r w:rsidR="00923DEA">
        <w:fldChar w:fldCharType="separate"/>
      </w:r>
      <w:r w:rsidR="00B53ECB" w:rsidRPr="00B53ECB">
        <w:rPr>
          <w:noProof/>
          <w:sz w:val="20"/>
        </w:rPr>
        <w:t>[17,18]</w:t>
      </w:r>
      <w:r w:rsidR="00923DEA">
        <w:fldChar w:fldCharType="end"/>
      </w:r>
      <w:r w:rsidR="00923DEA">
        <w:t xml:space="preserve">. </w:t>
      </w:r>
      <w:r>
        <w:t xml:space="preserve">For retail investors, DCA is particularly enticing as it enables them to invest continuously while maintaining full-time employment. Additionally, automated DCA through cryptocurrency exchanges provides convenience and further simplifies the investment process </w:t>
      </w:r>
      <w:r w:rsidR="00AB1BEB">
        <w:fldChar w:fldCharType="begin"/>
      </w:r>
      <w:r w:rsidR="00A95975">
        <w:instrText xml:space="preserve"> ADDIN EN.CITE &lt;EndNote&gt;&lt;Cite&gt;&lt;Author&gt;Maldini&lt;/Author&gt;&lt;Year&gt;2022&lt;/Year&gt;&lt;RecNum&gt;36&lt;/RecNum&gt;&lt;DisplayText&gt;&lt;style size="10"&gt;[14]&lt;/style&gt;&lt;/DisplayText&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00AB1BEB">
        <w:fldChar w:fldCharType="separate"/>
      </w:r>
      <w:r w:rsidR="00A013F9" w:rsidRPr="00A013F9">
        <w:rPr>
          <w:noProof/>
          <w:sz w:val="20"/>
        </w:rPr>
        <w:t>[14]</w:t>
      </w:r>
      <w:r w:rsidR="00AB1BEB">
        <w:fldChar w:fldCharType="end"/>
      </w:r>
      <w:r w:rsidR="00AB1BEB">
        <w:t xml:space="preserve">. </w:t>
      </w:r>
      <w:r>
        <w:t xml:space="preserve">With Bitcoin's exponential growth, DCA has become a favoured strategy for its reliability in generating long-term profits </w:t>
      </w:r>
      <w:r w:rsidR="00AB1BEB">
        <w:fldChar w:fldCharType="begin"/>
      </w:r>
      <w:r w:rsidR="00B53ECB">
        <w:instrText xml:space="preserve"> ADDIN EN.CITE &lt;EndNote&gt;&lt;Cite&gt;&lt;Author&gt;Wójcik-Czerniawska&lt;/Author&gt;&lt;Year&gt;2020&lt;/Year&gt;&lt;RecNum&gt;17&lt;/RecNum&gt;&lt;DisplayText&gt;&lt;style size="10"&gt;[18]&lt;/style&gt;&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00AB1BEB">
        <w:fldChar w:fldCharType="separate"/>
      </w:r>
      <w:r w:rsidR="00B53ECB" w:rsidRPr="00B53ECB">
        <w:rPr>
          <w:noProof/>
          <w:sz w:val="20"/>
        </w:rPr>
        <w:t>[18]</w:t>
      </w:r>
      <w:r w:rsidR="00AB1BEB">
        <w:fldChar w:fldCharType="end"/>
      </w:r>
      <w:r w:rsidR="00AB1BEB">
        <w:t>.</w:t>
      </w:r>
    </w:p>
    <w:p w14:paraId="248870AE" w14:textId="46AB725C" w:rsidR="0064645F" w:rsidRDefault="0064645F" w:rsidP="00F93A64">
      <w:r>
        <w:t>In addition to these traditional strategies, some investors have explored the use of financial indices as tools to enhance their investment strategies</w:t>
      </w:r>
      <w:r w:rsidR="00760F07">
        <w:t xml:space="preserve"> </w:t>
      </w:r>
      <w:r w:rsidR="00BE46F2">
        <w:fldChar w:fldCharType="begin"/>
      </w:r>
      <w:r w:rsidR="00A95975">
        <w:instrText xml:space="preserve"> ADDIN EN.CITE &lt;EndNote&gt;&lt;Cite&gt;&lt;Author&gt;Huang&lt;/Author&gt;&lt;Year&gt;2019&lt;/Year&gt;&lt;RecNum&gt;37&lt;/RecNum&gt;&lt;DisplayText&gt;&lt;style size="10"&gt;[19]&lt;/style&gt;&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00BE46F2">
        <w:fldChar w:fldCharType="separate"/>
      </w:r>
      <w:r w:rsidR="00B53ECB" w:rsidRPr="00B53ECB">
        <w:rPr>
          <w:noProof/>
          <w:sz w:val="20"/>
        </w:rPr>
        <w:t>[19]</w:t>
      </w:r>
      <w:r w:rsidR="00BE46F2">
        <w:fldChar w:fldCharType="end"/>
      </w:r>
      <w:r w:rsidR="00853B96">
        <w:t xml:space="preserve">. </w:t>
      </w:r>
      <w:r w:rsidRPr="002129D5">
        <w:t xml:space="preserve">Financial indices look at the soundness, stability and performance of a specific economy and have traditionally been used in stock markets </w:t>
      </w:r>
      <w:r w:rsidR="00743B12">
        <w:fldChar w:fldCharType="begin"/>
      </w:r>
      <w:r w:rsidR="00B53ECB">
        <w:instrText xml:space="preserve"> ADDIN EN.CITE &lt;EndNote&gt;&lt;Cite&gt;&lt;Author&gt;Canada&lt;/Author&gt;&lt;Year&gt;2018&lt;/Year&gt;&lt;RecNum&gt;24&lt;/RecNum&gt;&lt;DisplayText&gt;&lt;style size="10"&gt;[20]&lt;/style&gt;&lt;/DisplayText&gt;&lt;record&gt;&lt;rec-number&gt;24&lt;/rec-number&gt;&lt;foreign-keys&gt;&lt;key app="EN" db-id="fep0wfw9bxa2sqesstq5s9shd2r00ads5zpr" timestamp="1689610672"&gt;24&lt;/key&gt;&lt;/foreign-keys&gt;&lt;ref-type name="Report"&gt;27&lt;/ref-type&gt;&lt;contributors&gt;&lt;authors&gt;&lt;author&gt;Statistics Canada&lt;/author&gt;&lt;/authors&gt;&lt;/contributors&gt;&lt;titles&gt;&lt;title&gt;Financial indicators from the National Balance Sheet Accounts: Update&lt;/title&gt;&lt;/titles&gt;&lt;dates&gt;&lt;year&gt;2018&lt;/year&gt;&lt;/dates&gt;&lt;urls&gt;&lt;related-urls&gt;&lt;url&gt;https://www150.statcan.gc.ca/n1/pub/13-605-x/2012004/article/11730-eng.htm&lt;/url&gt;&lt;/related-urls&gt;&lt;/urls&gt;&lt;/record&gt;&lt;/Cite&gt;&lt;/EndNote&gt;</w:instrText>
      </w:r>
      <w:r w:rsidR="00743B12">
        <w:fldChar w:fldCharType="separate"/>
      </w:r>
      <w:r w:rsidR="00B53ECB" w:rsidRPr="00B53ECB">
        <w:rPr>
          <w:noProof/>
          <w:sz w:val="20"/>
        </w:rPr>
        <w:t>[20]</w:t>
      </w:r>
      <w:r w:rsidR="00743B12">
        <w:fldChar w:fldCharType="end"/>
      </w:r>
      <w:r w:rsidR="00743B12">
        <w:t>.</w:t>
      </w:r>
      <w:r w:rsidR="0009592C">
        <w:t xml:space="preserve"> </w:t>
      </w:r>
      <w:r>
        <w:t>Despite this, a growing number of indices focus</w:t>
      </w:r>
      <w:r w:rsidR="00DF1C6D">
        <w:t>ing</w:t>
      </w:r>
      <w:r>
        <w:t xml:space="preserve"> on cryptocurrencies have emerged. Among these is the Bitcoin Fear/Greed Index (FGI) developed by Alternative.me's cryptocurrency division</w:t>
      </w:r>
      <w:r w:rsidR="00953AE7">
        <w:t xml:space="preserve"> </w:t>
      </w:r>
      <w:r w:rsidR="00953AE7">
        <w:fldChar w:fldCharType="begin"/>
      </w:r>
      <w:r w:rsidR="00B53ECB">
        <w:instrText xml:space="preserve"> ADDIN EN.CITE &lt;EndNote&gt;&lt;Cite&gt;&lt;Author&gt;Alternative.me&lt;/Author&gt;&lt;Year&gt;2023&lt;/Year&gt;&lt;RecNum&gt;26&lt;/RecNum&gt;&lt;DisplayText&gt;&lt;style size="10"&gt;[21]&lt;/style&gt;&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00953AE7">
        <w:fldChar w:fldCharType="separate"/>
      </w:r>
      <w:r w:rsidR="00B53ECB" w:rsidRPr="00B53ECB">
        <w:rPr>
          <w:noProof/>
          <w:sz w:val="20"/>
        </w:rPr>
        <w:t>[21]</w:t>
      </w:r>
      <w:r w:rsidR="00953AE7">
        <w:fldChar w:fldCharType="end"/>
      </w:r>
      <w:r>
        <w:t xml:space="preserve">. The FGI </w:t>
      </w:r>
      <w:r w:rsidR="00953AE7">
        <w:t>combines</w:t>
      </w:r>
      <w:r>
        <w:t xml:space="preserve"> multiple factors, including social media sentiment, market volatility, search trends, market dominance, and trading volume, into a single sentiment value, providing insight into the overall market conditions for Bitcoin</w:t>
      </w:r>
      <w:r w:rsidR="0092110F">
        <w:t xml:space="preserve"> </w:t>
      </w:r>
      <w:r w:rsidR="0092110F">
        <w:fldChar w:fldCharType="begin"/>
      </w:r>
      <w:r w:rsidR="00B53ECB">
        <w:instrText xml:space="preserve"> ADDIN EN.CITE &lt;EndNote&gt;&lt;Cite&gt;&lt;Author&gt;Alternative.me&lt;/Author&gt;&lt;Year&gt;2023&lt;/Year&gt;&lt;RecNum&gt;26&lt;/RecNum&gt;&lt;DisplayText&gt;&lt;style size="10"&gt;[21]&lt;/style&gt;&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0092110F">
        <w:fldChar w:fldCharType="separate"/>
      </w:r>
      <w:r w:rsidR="00B53ECB" w:rsidRPr="00B53ECB">
        <w:rPr>
          <w:noProof/>
          <w:sz w:val="20"/>
        </w:rPr>
        <w:t>[21]</w:t>
      </w:r>
      <w:r w:rsidR="0092110F">
        <w:fldChar w:fldCharType="end"/>
      </w:r>
      <w:r>
        <w:t>. With a substantial following on Twitter and prevalence within the cryptocurrency community, the FGI has gained popularity as a valuable sentiment ind</w:t>
      </w:r>
      <w:r w:rsidR="00AE6CFA">
        <w:t xml:space="preserve">ex </w:t>
      </w:r>
      <w:r w:rsidR="0092110F">
        <w:fldChar w:fldCharType="begin"/>
      </w:r>
      <w:r w:rsidR="00B53ECB">
        <w:instrText xml:space="preserve"> ADDIN EN.CITE &lt;EndNote&gt;&lt;Cite&gt;&lt;Author&gt;Twitter&lt;/Author&gt;&lt;Year&gt;2023&lt;/Year&gt;&lt;RecNum&gt;28&lt;/RecNum&gt;&lt;DisplayText&gt;&lt;style size="10"&gt;[22]&lt;/style&gt;&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EndNote&gt;</w:instrText>
      </w:r>
      <w:r w:rsidR="0092110F">
        <w:fldChar w:fldCharType="separate"/>
      </w:r>
      <w:r w:rsidR="00B53ECB" w:rsidRPr="00B53ECB">
        <w:rPr>
          <w:noProof/>
          <w:sz w:val="20"/>
        </w:rPr>
        <w:t>[22]</w:t>
      </w:r>
      <w:r w:rsidR="0092110F">
        <w:fldChar w:fldCharType="end"/>
      </w:r>
      <w:r>
        <w:t>.</w:t>
      </w:r>
      <w:r w:rsidR="00A11851">
        <w:t xml:space="preserve"> </w:t>
      </w:r>
      <w:r w:rsidR="00A11851" w:rsidRPr="00731D93">
        <w:t>Due to this</w:t>
      </w:r>
      <w:r w:rsidR="004E2B02" w:rsidRPr="00731D93">
        <w:t>,</w:t>
      </w:r>
      <w:r w:rsidR="00A11851" w:rsidRPr="00731D93">
        <w:t xml:space="preserve"> the FGI </w:t>
      </w:r>
      <w:r w:rsidR="00635C12" w:rsidRPr="00731D93">
        <w:t xml:space="preserve">was used for the basis of </w:t>
      </w:r>
      <w:r w:rsidR="00877FA8" w:rsidRPr="00731D93">
        <w:t>a novel investment strategy</w:t>
      </w:r>
      <w:r w:rsidR="00F15389">
        <w:t xml:space="preserve"> in this study</w:t>
      </w:r>
      <w:r w:rsidR="00D04317" w:rsidRPr="00731D93">
        <w:t>.</w:t>
      </w:r>
      <w:r w:rsidR="00F15389">
        <w:t xml:space="preserve"> Furthermore, t</w:t>
      </w:r>
      <w:r w:rsidR="003E553E" w:rsidRPr="00731D93">
        <w:t xml:space="preserve">he </w:t>
      </w:r>
      <w:r w:rsidR="00555C84" w:rsidRPr="00731D93">
        <w:t xml:space="preserve">detailed construction of the index </w:t>
      </w:r>
      <w:r w:rsidR="00F15389">
        <w:t xml:space="preserve">available </w:t>
      </w:r>
      <w:r w:rsidR="00555C84" w:rsidRPr="00731D93">
        <w:t xml:space="preserve">also </w:t>
      </w:r>
      <w:r w:rsidR="005C1982" w:rsidRPr="00731D93">
        <w:t>validates</w:t>
      </w:r>
      <w:r w:rsidR="00555C84" w:rsidRPr="00731D93">
        <w:t xml:space="preserve"> it</w:t>
      </w:r>
      <w:r w:rsidR="00F15389">
        <w:t xml:space="preserve"> for this usage</w:t>
      </w:r>
      <w:r w:rsidR="00555C84" w:rsidRPr="00731D93">
        <w:t>.</w:t>
      </w:r>
      <w:r w:rsidR="00D04317" w:rsidRPr="00731D93">
        <w:t xml:space="preserve"> </w:t>
      </w:r>
    </w:p>
    <w:p w14:paraId="6EF38A9F" w14:textId="714AA95D" w:rsidR="006678FC" w:rsidRDefault="006678FC" w:rsidP="007230F5">
      <w:r>
        <w:t xml:space="preserve">As the popularity of cryptocurrencies continues to rise, the question of whether financial indices can be adapted for </w:t>
      </w:r>
      <w:r w:rsidR="001079ED">
        <w:t>retail investment</w:t>
      </w:r>
      <w:r>
        <w:t xml:space="preserve"> gains significance. This study </w:t>
      </w:r>
      <w:r w:rsidRPr="003E03BF">
        <w:t>aims</w:t>
      </w:r>
      <w:r>
        <w:t xml:space="preserve"> to explore the potential of the FGI as a valuable tool for optimising Bitcoin investment strategies, whilst mitigating issues discovered from existing literature.</w:t>
      </w:r>
      <w:r w:rsidR="00CA1F7B" w:rsidRPr="00CA1F7B">
        <w:t xml:space="preserve"> </w:t>
      </w:r>
      <w:r w:rsidR="00CA1F7B">
        <w:t>Correlation between the FGI and Bitcoin price is calculated throughout a number of years and Bitcoin market conditions</w:t>
      </w:r>
      <w:r w:rsidR="00276F07">
        <w:t xml:space="preserve">; these parameters were not accounted for in previous </w:t>
      </w:r>
      <w:r w:rsidR="00433742">
        <w:t>studies;</w:t>
      </w:r>
      <w:r w:rsidR="007809AE">
        <w:t xml:space="preserve"> thus</w:t>
      </w:r>
      <w:r w:rsidR="00B8064A">
        <w:t>,</w:t>
      </w:r>
      <w:r w:rsidR="007809AE">
        <w:t xml:space="preserve"> </w:t>
      </w:r>
      <w:r w:rsidR="007014D0">
        <w:t>their inclusion creates for</w:t>
      </w:r>
      <w:r w:rsidR="007809AE">
        <w:t xml:space="preserve"> a robust methodology.</w:t>
      </w:r>
      <w:r w:rsidR="00CA1F7B">
        <w:t xml:space="preserve"> A novel Bitcoin investment strategy was devised, utilising FGI values </w:t>
      </w:r>
      <w:r w:rsidR="00AA250A">
        <w:t>at its core</w:t>
      </w:r>
      <w:r w:rsidR="00CA1F7B">
        <w:t xml:space="preserve">. By examining the performance of this alongside other investment strategies such as DCA and HODL, it is determined whether the FGI can yield greater ROI. </w:t>
      </w:r>
      <w:r w:rsidR="00473746">
        <w:t xml:space="preserve">This </w:t>
      </w:r>
      <w:r w:rsidR="00CA1F7B">
        <w:t>research should empower retail investors to make informed decisions, capitalise on market conditions, and enhance their overall profitability in the ever-evolving cryptocurrency landscape.</w:t>
      </w:r>
    </w:p>
    <w:p w14:paraId="28765DEC" w14:textId="404BAC55" w:rsidR="00C459C5" w:rsidRDefault="00856887" w:rsidP="00A51099">
      <w:pPr>
        <w:pStyle w:val="Heading1"/>
      </w:pPr>
      <w:r>
        <w:t>2. Background</w:t>
      </w:r>
    </w:p>
    <w:p w14:paraId="091A974F" w14:textId="317F00F5" w:rsidR="00AE5EE3" w:rsidRPr="00396313" w:rsidRDefault="00396313" w:rsidP="00AE5EE3">
      <w:pPr>
        <w:rPr>
          <w:rFonts w:cstheme="minorHAnsi"/>
        </w:rPr>
      </w:pPr>
      <w:r>
        <w:t xml:space="preserve">Limited research is available surrounding the use of financial indices, specifically the FGI, for cryptocurrency investment purposes. A previous study using complex classification models based on technical indicators, similar to a financial index, yields promising ROI but falls short when compared to the HODL strategy </w:t>
      </w:r>
      <w:r>
        <w:fldChar w:fldCharType="begin"/>
      </w:r>
      <w:r w:rsidR="00A95975">
        <w:instrText xml:space="preserve"> ADDIN EN.CITE &lt;EndNote&gt;&lt;Cite&gt;&lt;Author&gt;Huang&lt;/Author&gt;&lt;Year&gt;2019&lt;/Year&gt;&lt;RecNum&gt;37&lt;/RecNum&gt;&lt;DisplayText&gt;&lt;style size="10"&gt;[19]&lt;/style&gt;&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fldChar w:fldCharType="separate"/>
      </w:r>
      <w:r w:rsidRPr="00B53ECB">
        <w:rPr>
          <w:noProof/>
          <w:sz w:val="20"/>
        </w:rPr>
        <w:t>[19]</w:t>
      </w:r>
      <w:r>
        <w:fldChar w:fldCharType="end"/>
      </w:r>
      <w:r>
        <w:t xml:space="preserve">. This study fails to account for key issues when trading with Bitcoin, such as transaction fees and Bitcoin volatility, which are essential to consider </w:t>
      </w:r>
      <w:r>
        <w:rPr>
          <w:rStyle w:val="r"/>
          <w:rFonts w:cstheme="minorHAnsi"/>
        </w:rPr>
        <w:fldChar w:fldCharType="begin"/>
      </w:r>
      <w:r>
        <w:rPr>
          <w:rStyle w:val="r"/>
          <w:rFonts w:cstheme="minorHAnsi"/>
        </w:rPr>
        <w:instrText xml:space="preserve"> ADDIN EN.CITE &lt;EndNote&gt;&lt;Cite&gt;&lt;Author&gt;Bukovina&lt;/Author&gt;&lt;Year&gt;2016&lt;/Year&gt;&lt;RecNum&gt;31&lt;/RecNum&gt;&lt;DisplayText&gt;&lt;style size="10"&gt;[23]&lt;/style&gt;&lt;/DisplayText&gt;&lt;record&gt;&lt;rec-number&gt;31&lt;/rec-number&gt;&lt;foreign-keys&gt;&lt;key app="EN" db-id="fep0wfw9bxa2sqesstq5s9shd2r00ads5zpr" timestamp="1689611755"&gt;31&lt;/key&gt;&lt;/foreign-keys&gt;&lt;ref-type name="Journal Article"&gt;17&lt;/ref-type&gt;&lt;contributors&gt;&lt;authors&gt;&lt;author&gt;Jaroslav Bukovina&lt;/author&gt;&lt;author&gt;&lt;style face="normal" font="default" size="100%"&gt;Matú&lt;/style&gt;&lt;style face="normal" font="default" charset="238" size="100%"&gt;š Martiček&lt;/style&gt;&lt;/author&gt;&lt;/authors&gt;&lt;/contributors&gt;&lt;titles&gt;&lt;title&gt;Sentiment and Bitcoin Volatility&lt;/title&gt;&lt;secondary-title&gt;MENDELU Working Papers in Business and Economics&lt;/secondary-title&gt;&lt;/titles&gt;&lt;periodical&gt;&lt;full-title&gt;MENDELU Working Papers in Business and Economics&lt;/full-title&gt;&lt;/periodical&gt;&lt;volume&gt;58&lt;/volume&gt;&lt;dates&gt;&lt;year&gt;2016&lt;/year&gt;&lt;/dates&gt;&lt;urls&gt;&lt;related-urls&gt;&lt;url&gt;http://ftp.mendelu.cz/RePEc/men/wpaper/58_2016.pdf&lt;/url&gt;&lt;/related-urls&gt;&lt;/urls&gt;&lt;/record&gt;&lt;/Cite&gt;&lt;/EndNote&gt;</w:instrText>
      </w:r>
      <w:r>
        <w:rPr>
          <w:rStyle w:val="r"/>
          <w:rFonts w:cstheme="minorHAnsi"/>
        </w:rPr>
        <w:fldChar w:fldCharType="separate"/>
      </w:r>
      <w:r w:rsidRPr="00B53ECB">
        <w:rPr>
          <w:rStyle w:val="r"/>
          <w:rFonts w:cstheme="minorHAnsi"/>
          <w:noProof/>
          <w:sz w:val="20"/>
        </w:rPr>
        <w:t>[23]</w:t>
      </w:r>
      <w:r>
        <w:rPr>
          <w:rStyle w:val="r"/>
          <w:rFonts w:cstheme="minorHAnsi"/>
        </w:rPr>
        <w:fldChar w:fldCharType="end"/>
      </w:r>
      <w:r>
        <w:t xml:space="preserve">. Furthermore, only an evaluation of the </w:t>
      </w:r>
      <w:r w:rsidRPr="00370DEA">
        <w:rPr>
          <w:rStyle w:val="r"/>
          <w:rFonts w:cstheme="minorHAnsi"/>
        </w:rPr>
        <w:t>win to loss ratio of days</w:t>
      </w:r>
      <w:r>
        <w:rPr>
          <w:rStyle w:val="r"/>
          <w:rFonts w:cstheme="minorHAnsi"/>
        </w:rPr>
        <w:t xml:space="preserve"> are </w:t>
      </w:r>
      <w:r w:rsidRPr="00370DEA">
        <w:rPr>
          <w:rStyle w:val="r"/>
          <w:rFonts w:cstheme="minorHAnsi"/>
        </w:rPr>
        <w:t>examine</w:t>
      </w:r>
      <w:r>
        <w:rPr>
          <w:rStyle w:val="r"/>
          <w:rFonts w:cstheme="minorHAnsi"/>
        </w:rPr>
        <w:t>d</w:t>
      </w:r>
      <w:r w:rsidRPr="00370DEA">
        <w:rPr>
          <w:rStyle w:val="r"/>
          <w:rFonts w:cstheme="minorHAnsi"/>
        </w:rPr>
        <w:t>, regardless of their return values</w:t>
      </w:r>
      <w:r>
        <w:rPr>
          <w:rStyle w:val="r"/>
          <w:rFonts w:cstheme="minorHAnsi"/>
        </w:rPr>
        <w:t xml:space="preserve"> </w:t>
      </w:r>
      <w:r>
        <w:rPr>
          <w:rStyle w:val="r"/>
          <w:rFonts w:cstheme="minorHAnsi"/>
        </w:rPr>
        <w:fldChar w:fldCharType="begin"/>
      </w:r>
      <w:r w:rsidR="00A95975">
        <w:rPr>
          <w:rStyle w:val="r"/>
          <w:rFonts w:cstheme="minorHAnsi"/>
        </w:rPr>
        <w:instrText xml:space="preserve"> ADDIN EN.CITE &lt;EndNote&gt;&lt;Cite&gt;&lt;Author&gt;Huang&lt;/Author&gt;&lt;Year&gt;2019&lt;/Year&gt;&lt;RecNum&gt;37&lt;/RecNum&gt;&lt;DisplayText&gt;&lt;style size="10"&gt;[19]&lt;/style&gt;&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Pr>
          <w:rStyle w:val="r"/>
          <w:rFonts w:cstheme="minorHAnsi"/>
        </w:rPr>
        <w:fldChar w:fldCharType="separate"/>
      </w:r>
      <w:r w:rsidRPr="00B53ECB">
        <w:rPr>
          <w:rStyle w:val="r"/>
          <w:rFonts w:cstheme="minorHAnsi"/>
          <w:noProof/>
          <w:sz w:val="20"/>
        </w:rPr>
        <w:t>[19]</w:t>
      </w:r>
      <w:r>
        <w:rPr>
          <w:rStyle w:val="r"/>
          <w:rFonts w:cstheme="minorHAnsi"/>
        </w:rPr>
        <w:fldChar w:fldCharType="end"/>
      </w:r>
      <w:r w:rsidRPr="003A3543">
        <w:rPr>
          <w:rStyle w:val="r"/>
          <w:rFonts w:cstheme="minorHAnsi"/>
        </w:rPr>
        <w:t>.</w:t>
      </w:r>
      <w:r>
        <w:rPr>
          <w:rStyle w:val="r"/>
          <w:rFonts w:cstheme="minorHAnsi"/>
        </w:rPr>
        <w:t xml:space="preserve"> Whilst no primary literature was found surround the use of the FGI, one grey literature study was discovered.</w:t>
      </w:r>
      <w:r w:rsidRPr="00861093">
        <w:rPr>
          <w:rStyle w:val="r"/>
          <w:rFonts w:cstheme="minorHAnsi"/>
        </w:rPr>
        <w:t xml:space="preserve"> </w:t>
      </w:r>
      <w:r w:rsidRPr="00437A2C">
        <w:rPr>
          <w:rStyle w:val="r"/>
          <w:rFonts w:cstheme="minorHAnsi"/>
        </w:rPr>
        <w:t>Johnson</w:t>
      </w:r>
      <w:r>
        <w:rPr>
          <w:rStyle w:val="r"/>
          <w:rFonts w:cstheme="minorHAnsi"/>
        </w:rPr>
        <w:t xml:space="preserve"> </w:t>
      </w:r>
      <w:r>
        <w:rPr>
          <w:rStyle w:val="r"/>
          <w:rFonts w:cstheme="minorHAnsi"/>
        </w:rPr>
        <w:fldChar w:fldCharType="begin"/>
      </w:r>
      <w:r w:rsidR="00A95975">
        <w:rPr>
          <w:rStyle w:val="r"/>
          <w:rFonts w:cstheme="minorHAnsi"/>
        </w:rPr>
        <w:instrText xml:space="preserve"> ADDIN EN.CITE &lt;EndNote&gt;&lt;Cite&gt;&lt;Author&gt;Johnson&lt;/Author&gt;&lt;Year&gt;2023&lt;/Year&gt;&lt;RecNum&gt;39&lt;/RecNum&gt;&lt;DisplayText&gt;&lt;style size="10"&gt;[24]&lt;/style&gt;&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Pr>
          <w:rStyle w:val="r"/>
          <w:rFonts w:cstheme="minorHAnsi"/>
        </w:rPr>
        <w:fldChar w:fldCharType="separate"/>
      </w:r>
      <w:r w:rsidRPr="001817E2">
        <w:rPr>
          <w:rStyle w:val="r"/>
          <w:rFonts w:cstheme="minorHAnsi"/>
          <w:noProof/>
          <w:sz w:val="20"/>
        </w:rPr>
        <w:t>[24]</w:t>
      </w:r>
      <w:r>
        <w:rPr>
          <w:rStyle w:val="r"/>
          <w:rFonts w:cstheme="minorHAnsi"/>
        </w:rPr>
        <w:fldChar w:fldCharType="end"/>
      </w:r>
      <w:r w:rsidRPr="003F1C85">
        <w:rPr>
          <w:rStyle w:val="r"/>
          <w:rFonts w:cstheme="minorHAnsi"/>
        </w:rPr>
        <w:t xml:space="preserve"> establishe</w:t>
      </w:r>
      <w:r>
        <w:rPr>
          <w:rStyle w:val="r"/>
          <w:rFonts w:cstheme="minorHAnsi"/>
        </w:rPr>
        <w:t>s</w:t>
      </w:r>
      <w:r w:rsidRPr="003F1C85">
        <w:rPr>
          <w:rStyle w:val="r"/>
          <w:rFonts w:cstheme="minorHAnsi"/>
        </w:rPr>
        <w:t xml:space="preserve"> that the FGI </w:t>
      </w:r>
      <w:r>
        <w:rPr>
          <w:rStyle w:val="r"/>
          <w:rFonts w:cstheme="minorHAnsi"/>
        </w:rPr>
        <w:t>is not effective within</w:t>
      </w:r>
      <w:r w:rsidRPr="003F1C85">
        <w:rPr>
          <w:rStyle w:val="r"/>
          <w:rFonts w:cstheme="minorHAnsi"/>
        </w:rPr>
        <w:t xml:space="preserve"> investment decisions when trying to predict future prices</w:t>
      </w:r>
      <w:r>
        <w:rPr>
          <w:rStyle w:val="r"/>
          <w:rFonts w:cstheme="minorHAnsi"/>
        </w:rPr>
        <w:t>, but again contained a number of errors</w:t>
      </w:r>
      <w:r w:rsidRPr="003F1C85">
        <w:rPr>
          <w:rStyle w:val="r"/>
          <w:rFonts w:cstheme="minorHAnsi"/>
        </w:rPr>
        <w:t>.</w:t>
      </w:r>
      <w:r>
        <w:rPr>
          <w:rStyle w:val="r"/>
          <w:rFonts w:cstheme="minorHAnsi"/>
        </w:rPr>
        <w:t xml:space="preserve"> The main limitation is the consideration of using FGI for future predictions, which it does not contain the ability to do </w:t>
      </w:r>
      <w:r>
        <w:rPr>
          <w:rStyle w:val="r"/>
          <w:rFonts w:cstheme="minorHAnsi"/>
        </w:rPr>
        <w:fldChar w:fldCharType="begin"/>
      </w:r>
      <w:r w:rsidR="00A95975">
        <w:rPr>
          <w:rStyle w:val="r"/>
          <w:rFonts w:cstheme="minorHAnsi"/>
        </w:rPr>
        <w:instrText xml:space="preserve"> ADDIN EN.CITE &lt;EndNote&gt;&lt;Cite&gt;&lt;Author&gt;Johnson&lt;/Author&gt;&lt;Year&gt;2023&lt;/Year&gt;&lt;RecNum&gt;39&lt;/RecNum&gt;&lt;DisplayText&gt;&lt;style size="10"&gt;[24]&lt;/style&gt;&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Pr>
          <w:rStyle w:val="r"/>
          <w:rFonts w:cstheme="minorHAnsi"/>
        </w:rPr>
        <w:fldChar w:fldCharType="separate"/>
      </w:r>
      <w:r w:rsidRPr="00BE27FF">
        <w:rPr>
          <w:rStyle w:val="r"/>
          <w:rFonts w:cstheme="minorHAnsi"/>
          <w:noProof/>
          <w:sz w:val="20"/>
        </w:rPr>
        <w:t>[24]</w:t>
      </w:r>
      <w:r>
        <w:rPr>
          <w:rStyle w:val="r"/>
          <w:rFonts w:cstheme="minorHAnsi"/>
        </w:rPr>
        <w:fldChar w:fldCharType="end"/>
      </w:r>
      <w:r>
        <w:rPr>
          <w:rStyle w:val="r"/>
          <w:rFonts w:cstheme="minorHAnsi"/>
        </w:rPr>
        <w:t xml:space="preserve">. </w:t>
      </w:r>
      <w:r>
        <w:t xml:space="preserve">The FGI simply provides an overview of current market conditions, so to suggest that it could be used to predict future prices bears no meaning </w:t>
      </w:r>
      <w:r>
        <w:fldChar w:fldCharType="begin"/>
      </w:r>
      <w:r>
        <w:instrText xml:space="preserve"> ADDIN EN.CITE &lt;EndNote&gt;&lt;Cite&gt;&lt;Author&gt;Alternative.me&lt;/Author&gt;&lt;Year&gt;2023&lt;/Year&gt;&lt;RecNum&gt;26&lt;/RecNum&gt;&lt;DisplayText&gt;&lt;style size="10"&gt;[21]&lt;/style&gt;&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fldChar w:fldCharType="separate"/>
      </w:r>
      <w:r w:rsidRPr="00E06BFB">
        <w:rPr>
          <w:noProof/>
          <w:sz w:val="20"/>
        </w:rPr>
        <w:t>[21]</w:t>
      </w:r>
      <w:r>
        <w:fldChar w:fldCharType="end"/>
      </w:r>
      <w:r>
        <w:t>. This study also contained other issues such as using the Bitcoin FGI for other cryptocurrencies for which it is not relevant, and only utilising a limited time frame</w:t>
      </w:r>
      <w:r w:rsidRPr="00374E55">
        <w:rPr>
          <w:b/>
          <w:bCs/>
        </w:rPr>
        <w:t xml:space="preserve"> </w:t>
      </w:r>
      <w:r w:rsidRPr="00B26149">
        <w:fldChar w:fldCharType="begin"/>
      </w:r>
      <w:r w:rsidR="00A95975">
        <w:instrText xml:space="preserve"> ADDIN EN.CITE &lt;EndNote&gt;&lt;Cite&gt;&lt;Author&gt;Alternative.me&lt;/Author&gt;&lt;Year&gt;2023&lt;/Year&gt;&lt;RecNum&gt;26&lt;/RecNum&gt;&lt;DisplayText&gt;&lt;style size="10"&gt;[21,24]&lt;/style&gt;&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B26149">
        <w:fldChar w:fldCharType="separate"/>
      </w:r>
      <w:r w:rsidRPr="00E06BFB">
        <w:rPr>
          <w:noProof/>
          <w:sz w:val="20"/>
        </w:rPr>
        <w:t>[21,24]</w:t>
      </w:r>
      <w:r w:rsidRPr="00B26149">
        <w:fldChar w:fldCharType="end"/>
      </w:r>
      <w:r w:rsidRPr="00B26149">
        <w:t>.</w:t>
      </w:r>
      <w:r>
        <w:t xml:space="preserve"> Furthermore, the time frame chosen is where Bitcoin hit the highest price in its history</w:t>
      </w:r>
      <w:r w:rsidRPr="008974EF">
        <w:t>.</w:t>
      </w:r>
      <w:r>
        <w:t xml:space="preserve"> This is not typical market conditions and would drastically have altered the results (Figure 1)</w:t>
      </w:r>
      <w:r>
        <w:fldChar w:fldCharType="begin"/>
      </w:r>
      <w:r w:rsidR="00A95975">
        <w:instrText xml:space="preserve"> ADDIN EN.CITE &lt;EndNote&gt;&lt;Cite&gt;&lt;Author&gt;CoinCodex&lt;/Author&gt;&lt;Year&gt;2023&lt;/Year&gt;&lt;RecNum&gt;35&lt;/RecNum&gt;&lt;DisplayText&gt;&lt;style size="10"&gt;[9,24]&lt;/style&gt;&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fldChar w:fldCharType="separate"/>
      </w:r>
      <w:r w:rsidRPr="002722E5">
        <w:rPr>
          <w:noProof/>
          <w:sz w:val="20"/>
        </w:rPr>
        <w:t>[9,24]</w:t>
      </w:r>
      <w:r>
        <w:fldChar w:fldCharType="end"/>
      </w:r>
      <w:r>
        <w:t xml:space="preserve">. </w:t>
      </w:r>
      <w:r>
        <w:rPr>
          <w:rStyle w:val="r"/>
          <w:rFonts w:cstheme="minorHAnsi"/>
        </w:rPr>
        <w:t>This study considers these issues and applies methods to mitigate and nullify the effects.</w:t>
      </w:r>
      <w:r w:rsidRPr="008A52E2">
        <w:rPr>
          <w:rStyle w:val="r"/>
          <w:rFonts w:cstheme="minorHAnsi"/>
        </w:rPr>
        <w:t xml:space="preserve"> </w:t>
      </w:r>
      <w:r>
        <w:rPr>
          <w:rStyle w:val="r"/>
          <w:rFonts w:cstheme="minorHAnsi"/>
        </w:rPr>
        <w:t>This includes utilising the maximum length of data to ensure accuracy, and evaluating ROI which is the main factor for retail investors.</w:t>
      </w:r>
    </w:p>
    <w:p w14:paraId="5F70BA15" w14:textId="2A1B5A8D" w:rsidR="004165D8" w:rsidRPr="00852D0C" w:rsidRDefault="004165D8" w:rsidP="004165D8">
      <w:pPr>
        <w:jc w:val="center"/>
        <w:rPr>
          <w:b/>
          <w:bCs/>
        </w:rPr>
      </w:pPr>
      <w:r>
        <w:rPr>
          <w:b/>
          <w:bCs/>
          <w:noProof/>
        </w:rPr>
        <w:drawing>
          <wp:anchor distT="0" distB="0" distL="114300" distR="114300" simplePos="0" relativeHeight="251676672" behindDoc="0" locked="0" layoutInCell="1" allowOverlap="1" wp14:anchorId="430067B3" wp14:editId="01971759">
            <wp:simplePos x="0" y="0"/>
            <wp:positionH relativeFrom="margin">
              <wp:align>center</wp:align>
            </wp:positionH>
            <wp:positionV relativeFrom="paragraph">
              <wp:posOffset>234373</wp:posOffset>
            </wp:positionV>
            <wp:extent cx="5040000" cy="2703690"/>
            <wp:effectExtent l="19050" t="19050" r="27305" b="20955"/>
            <wp:wrapTopAndBottom/>
            <wp:docPr id="1086351912" name="Picture 1086351912" descr="A graph showing the growth of bitco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351912" name="Picture 1086351912" descr="A graph showing the growth of bitcoin&#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5975" r="8567" b="6230"/>
                    <a:stretch/>
                  </pic:blipFill>
                  <pic:spPr bwMode="auto">
                    <a:xfrm>
                      <a:off x="0" y="0"/>
                      <a:ext cx="5040000" cy="27036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41917">
        <w:rPr>
          <w:b/>
          <w:bCs/>
        </w:rPr>
        <w:t xml:space="preserve">Figure 1. </w:t>
      </w:r>
      <w:r>
        <w:rPr>
          <w:b/>
          <w:bCs/>
        </w:rPr>
        <w:t xml:space="preserve">Logarithmic Price History of Bitcoin </w:t>
      </w:r>
      <w:r w:rsidR="00900D53">
        <w:rPr>
          <w:b/>
          <w:bCs/>
        </w:rPr>
        <w:fldChar w:fldCharType="begin"/>
      </w:r>
      <w:r w:rsidR="00900D53">
        <w:rPr>
          <w:b/>
          <w:bCs/>
        </w:rPr>
        <w:instrText xml:space="preserve"> ADDIN EN.CITE &lt;EndNote&gt;&lt;Cite&gt;&lt;Author&gt;CoinCodex&lt;/Author&gt;&lt;Year&gt;2023&lt;/Year&gt;&lt;RecNum&gt;35&lt;/RecNum&gt;&lt;DisplayText&gt;&lt;style size="10"&gt;[9]&lt;/style&gt;&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900D53">
        <w:rPr>
          <w:b/>
          <w:bCs/>
        </w:rPr>
        <w:fldChar w:fldCharType="separate"/>
      </w:r>
      <w:r w:rsidR="00900D53" w:rsidRPr="00900D53">
        <w:rPr>
          <w:b/>
          <w:bCs/>
          <w:noProof/>
          <w:sz w:val="20"/>
        </w:rPr>
        <w:t>[9]</w:t>
      </w:r>
      <w:r w:rsidR="00900D53">
        <w:rPr>
          <w:b/>
          <w:bCs/>
        </w:rPr>
        <w:fldChar w:fldCharType="end"/>
      </w:r>
    </w:p>
    <w:p w14:paraId="6E1CF0F7" w14:textId="5B617D06" w:rsidR="00627497" w:rsidRPr="00627497" w:rsidRDefault="004165D8" w:rsidP="00396313">
      <w:pPr>
        <w:jc w:val="center"/>
      </w:pPr>
      <w:r>
        <w:rPr>
          <w:sz w:val="18"/>
          <w:szCs w:val="18"/>
        </w:rPr>
        <w:t xml:space="preserve">Due to the exponential increase of Bitcoin price, a logarithmic y axis has been used to better visualise trends. </w:t>
      </w:r>
    </w:p>
    <w:p w14:paraId="05FFA3D3" w14:textId="583677D7" w:rsidR="00A51099" w:rsidRPr="00A51099" w:rsidRDefault="00CE77D5" w:rsidP="00A51099">
      <w:pPr>
        <w:pStyle w:val="Heading1"/>
      </w:pPr>
      <w:r>
        <w:t>3</w:t>
      </w:r>
      <w:r w:rsidR="004A19C8">
        <w:t>.</w:t>
      </w:r>
      <w:r w:rsidR="00B51CBD">
        <w:t xml:space="preserve"> </w:t>
      </w:r>
      <w:r w:rsidR="00D14427">
        <w:t>E</w:t>
      </w:r>
      <w:r w:rsidR="00CA592D">
        <w:t xml:space="preserve">xperimental </w:t>
      </w:r>
      <w:r w:rsidR="00D14427">
        <w:t>D</w:t>
      </w:r>
      <w:r w:rsidR="00CA592D">
        <w:t>ataset</w:t>
      </w:r>
    </w:p>
    <w:p w14:paraId="30829EFD" w14:textId="2FBFB542" w:rsidR="007E48BE" w:rsidRDefault="0004577B" w:rsidP="006E5EE0">
      <w:r w:rsidRPr="0004577B">
        <w:t xml:space="preserve">To develop an evaluation of FGI performance regarding Bitcoin investment, two datasets were required. The first of these was the daily values of the FGI. This </w:t>
      </w:r>
      <w:r w:rsidR="00BB4015">
        <w:t>has</w:t>
      </w:r>
      <w:r w:rsidRPr="0004577B">
        <w:t xml:space="preserve"> two official sources, Alternative’s website, and their related Twitter account</w:t>
      </w:r>
      <w:r w:rsidR="0083083D">
        <w:t xml:space="preserve"> </w:t>
      </w:r>
      <w:r w:rsidR="0083083D">
        <w:fldChar w:fldCharType="begin"/>
      </w:r>
      <w:r w:rsidR="00B53ECB">
        <w:instrText xml:space="preserve"> ADDIN EN.CITE &lt;EndNote&gt;&lt;Cite&gt;&lt;Author&gt;Twitter&lt;/Author&gt;&lt;Year&gt;2023&lt;/Year&gt;&lt;RecNum&gt;28&lt;/RecNum&gt;&lt;DisplayText&gt;&lt;style size="10"&gt;[21,22]&lt;/style&gt;&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Cite&gt;&lt;Author&gt;Alternative.me&lt;/Author&gt;&lt;Year&gt;2023&lt;/Year&gt;&lt;RecNum&gt;26&lt;/RecNum&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0083083D">
        <w:fldChar w:fldCharType="separate"/>
      </w:r>
      <w:r w:rsidR="00B53ECB" w:rsidRPr="00B53ECB">
        <w:rPr>
          <w:noProof/>
          <w:sz w:val="20"/>
        </w:rPr>
        <w:t>[21,22]</w:t>
      </w:r>
      <w:r w:rsidR="0083083D">
        <w:fldChar w:fldCharType="end"/>
      </w:r>
      <w:r w:rsidR="00A51099">
        <w:t xml:space="preserve">. </w:t>
      </w:r>
      <w:r w:rsidRPr="0004577B">
        <w:t xml:space="preserve">While the Twitter account </w:t>
      </w:r>
      <w:r w:rsidR="00496087">
        <w:t>has large set of FGI values</w:t>
      </w:r>
      <w:r w:rsidR="000A4036">
        <w:t>,</w:t>
      </w:r>
      <w:r w:rsidRPr="0004577B">
        <w:t xml:space="preserve"> the web API that can be accessed via their website contains a larger period of data, containing an additional 515 days' worth of values. </w:t>
      </w:r>
      <w:r w:rsidR="006E5EE0">
        <w:t xml:space="preserve">This </w:t>
      </w:r>
      <w:r w:rsidR="00EE6572">
        <w:t>data,</w:t>
      </w:r>
      <w:r w:rsidR="006E5EE0">
        <w:t xml:space="preserve"> however, has missing values </w:t>
      </w:r>
      <w:r w:rsidRPr="0004577B">
        <w:t>between 14/04/2018 and 16/04/2018</w:t>
      </w:r>
      <w:r w:rsidR="007D08B4">
        <w:t xml:space="preserve"> with no known cause</w:t>
      </w:r>
      <w:r w:rsidRPr="0004577B">
        <w:t>. During this time frame, the FGI increased by 3 and the price of Bitcoin increased by 0.55%</w:t>
      </w:r>
      <w:r w:rsidR="00256E32">
        <w:t xml:space="preserve"> </w:t>
      </w:r>
      <w:r w:rsidR="007D0649">
        <w:fldChar w:fldCharType="begin"/>
      </w:r>
      <w:r w:rsidR="007D0649">
        <w:instrText xml:space="preserve"> ADDIN EN.CITE &lt;EndNote&gt;&lt;Cite&gt;&lt;Author&gt;Alternative.me&lt;/Author&gt;&lt;Year&gt;2023&lt;/Year&gt;&lt;RecNum&gt;26&lt;/RecNum&gt;&lt;DisplayText&gt;&lt;style size="10"&gt;[21]&lt;/style&gt;&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007D0649">
        <w:fldChar w:fldCharType="separate"/>
      </w:r>
      <w:r w:rsidR="007D0649" w:rsidRPr="007D0649">
        <w:rPr>
          <w:noProof/>
          <w:sz w:val="20"/>
        </w:rPr>
        <w:t>[21]</w:t>
      </w:r>
      <w:r w:rsidR="007D0649">
        <w:fldChar w:fldCharType="end"/>
      </w:r>
      <w:r w:rsidRPr="0004577B">
        <w:t>. This suggests that no significant changes are likely to have occurred and following this</w:t>
      </w:r>
      <w:r w:rsidR="005C3B1E">
        <w:t>;</w:t>
      </w:r>
      <w:r w:rsidRPr="0004577B">
        <w:t xml:space="preserve"> no attempt was made to estimate the values during this time. The data that was obtained from Alternative’s web API was also copied locally. This ensured that the values could not be altered or added to, which may have affected the project as it progressed.</w:t>
      </w:r>
      <w:r w:rsidR="009E58F0">
        <w:t xml:space="preserve"> </w:t>
      </w:r>
      <w:r w:rsidR="00561690">
        <w:t xml:space="preserve">Due to this, the FGI values end on the date </w:t>
      </w:r>
      <w:r w:rsidR="00623C6E" w:rsidRPr="00623C6E">
        <w:t>08/04/2023</w:t>
      </w:r>
      <w:r w:rsidR="00623C6E">
        <w:t>.</w:t>
      </w:r>
      <w:r w:rsidR="00A66365">
        <w:t xml:space="preserve"> </w:t>
      </w:r>
      <w:r w:rsidR="009E58F0">
        <w:t xml:space="preserve">Overall, 1890 </w:t>
      </w:r>
      <w:r w:rsidR="00782C53">
        <w:t xml:space="preserve">FGI values were </w:t>
      </w:r>
      <w:r w:rsidR="007A1B33">
        <w:t>able to be obtained,</w:t>
      </w:r>
      <w:r w:rsidR="00427B88">
        <w:t xml:space="preserve"> with an overall range between 5</w:t>
      </w:r>
      <w:r w:rsidR="00C71CDD">
        <w:t>-</w:t>
      </w:r>
      <w:r w:rsidR="00427B88">
        <w:t>95.</w:t>
      </w:r>
      <w:r w:rsidR="007A1B33">
        <w:t xml:space="preserve"> </w:t>
      </w:r>
      <w:r w:rsidR="00687704">
        <w:t>This data</w:t>
      </w:r>
      <w:r w:rsidR="007A1B33">
        <w:t xml:space="preserve"> should provide enough insight to be able to establish trends and performance statistics</w:t>
      </w:r>
      <w:r w:rsidR="00DC47F7">
        <w:t xml:space="preserve"> when compared to Bitcoin price</w:t>
      </w:r>
      <w:r w:rsidR="007A1B33">
        <w:t>.</w:t>
      </w:r>
      <w:r w:rsidR="0065305E">
        <w:t xml:space="preserve"> </w:t>
      </w:r>
    </w:p>
    <w:p w14:paraId="7A1B065D" w14:textId="08C75533" w:rsidR="00BB1C70" w:rsidRDefault="0004577B" w:rsidP="00D36564">
      <w:r w:rsidRPr="0004577B">
        <w:t xml:space="preserve">The second dataset to be obtained was </w:t>
      </w:r>
      <w:r w:rsidR="00C15813">
        <w:t>a list of the</w:t>
      </w:r>
      <w:r w:rsidRPr="0004577B">
        <w:t xml:space="preserve"> historical prices of Bitcoin. </w:t>
      </w:r>
      <w:r w:rsidR="00D5481E">
        <w:t>This</w:t>
      </w:r>
      <w:r w:rsidR="00D5481E" w:rsidRPr="0004577B">
        <w:t xml:space="preserve"> was acquired from Kaggle</w:t>
      </w:r>
      <w:r w:rsidR="00D5481E">
        <w:t xml:space="preserve"> and</w:t>
      </w:r>
      <w:r w:rsidR="00D5481E" w:rsidRPr="0004577B">
        <w:t xml:space="preserve"> contains </w:t>
      </w:r>
      <w:r w:rsidR="00D5481E">
        <w:t xml:space="preserve">Bitcoin </w:t>
      </w:r>
      <w:r w:rsidR="00D5481E" w:rsidRPr="0004577B">
        <w:t>price data from 1</w:t>
      </w:r>
      <w:r w:rsidR="00C41BA0">
        <w:t>7</w:t>
      </w:r>
      <w:r w:rsidR="00D5481E" w:rsidRPr="0004577B">
        <w:t>/09/2014 onwards</w:t>
      </w:r>
      <w:r w:rsidR="004845A2">
        <w:t xml:space="preserve"> </w:t>
      </w:r>
      <w:r w:rsidR="00FC42F0">
        <w:fldChar w:fldCharType="begin"/>
      </w:r>
      <w:r w:rsidR="006560E1">
        <w:instrText xml:space="preserve"> ADDIN EN.CITE &lt;EndNote&gt;&lt;Cite&gt;&lt;Author&gt;Samir&lt;/Author&gt;&lt;Year&gt;2023&lt;/Year&gt;&lt;RecNum&gt;38&lt;/RecNum&gt;&lt;DisplayText&gt;&lt;style size="10"&gt;[25]&lt;/style&gt;&lt;/DisplayText&gt;&lt;record&gt;&lt;rec-number&gt;38&lt;/rec-number&gt;&lt;foreign-keys&gt;&lt;key app="EN" db-id="fep0wfw9bxa2sqesstq5s9shd2r00ads5zpr" timestamp="1689955884"&gt;38&lt;/key&gt;&lt;/foreign-keys&gt;&lt;ref-type name="Web Page"&gt;12&lt;/ref-type&gt;&lt;contributors&gt;&lt;authors&gt;&lt;author&gt;Mohamed Samir&lt;/author&gt;&lt;/authors&gt;&lt;/contributors&gt;&lt;titles&gt;&lt;title&gt;Bitcoin Historical Data&lt;/title&gt;&lt;/titles&gt;&lt;number&gt;1 March 2023&lt;/number&gt;&lt;dates&gt;&lt;year&gt;2023&lt;/year&gt;&lt;/dates&gt;&lt;urls&gt;&lt;related-urls&gt;&lt;url&gt;https://www.kaggle.com/datasets/mixmore/bitcoin-historical-data&lt;/url&gt;&lt;/related-urls&gt;&lt;/urls&gt;&lt;/record&gt;&lt;/Cite&gt;&lt;/EndNote&gt;</w:instrText>
      </w:r>
      <w:r w:rsidR="00FC42F0">
        <w:fldChar w:fldCharType="separate"/>
      </w:r>
      <w:r w:rsidR="006560E1" w:rsidRPr="006560E1">
        <w:rPr>
          <w:noProof/>
          <w:sz w:val="20"/>
        </w:rPr>
        <w:t>[25]</w:t>
      </w:r>
      <w:r w:rsidR="00FC42F0">
        <w:fldChar w:fldCharType="end"/>
      </w:r>
      <w:r w:rsidR="00D5481E">
        <w:t>. This</w:t>
      </w:r>
      <w:r w:rsidR="00CC1B31">
        <w:t xml:space="preserve"> date range </w:t>
      </w:r>
      <w:r w:rsidR="00FF14F0">
        <w:t>successfully</w:t>
      </w:r>
      <w:r w:rsidR="00CC1B31">
        <w:t xml:space="preserve"> </w:t>
      </w:r>
      <w:r w:rsidR="00D5481E">
        <w:t>overlaps with the FGI</w:t>
      </w:r>
      <w:r w:rsidR="00E9370C">
        <w:t xml:space="preserve"> data</w:t>
      </w:r>
      <w:r w:rsidR="00CC1B31">
        <w:t xml:space="preserve">, </w:t>
      </w:r>
      <w:r w:rsidR="00FF14F0">
        <w:t xml:space="preserve">allowing it to be used </w:t>
      </w:r>
      <w:r w:rsidR="00BD2958">
        <w:t>in the</w:t>
      </w:r>
      <w:r w:rsidR="00FF14F0">
        <w:t xml:space="preserve"> </w:t>
      </w:r>
      <w:r w:rsidR="009341DA">
        <w:t>evaluation</w:t>
      </w:r>
      <w:r w:rsidR="00E9370C">
        <w:t>.</w:t>
      </w:r>
      <w:r w:rsidR="00D5481E">
        <w:t xml:space="preserve"> </w:t>
      </w:r>
      <w:r w:rsidR="008E1F5B">
        <w:t>The</w:t>
      </w:r>
      <w:r w:rsidRPr="0004577B">
        <w:t xml:space="preserve"> dataset includes daily price observations w</w:t>
      </w:r>
      <w:r w:rsidR="00A46827">
        <w:t>ith</w:t>
      </w:r>
      <w:r w:rsidRPr="0004577B">
        <w:t xml:space="preserve"> the </w:t>
      </w:r>
      <w:r w:rsidR="006542E0">
        <w:t>relative</w:t>
      </w:r>
      <w:r w:rsidR="00A216E2">
        <w:t xml:space="preserve"> </w:t>
      </w:r>
      <w:r w:rsidRPr="0004577B">
        <w:t>date, however</w:t>
      </w:r>
      <w:r w:rsidR="00A04756">
        <w:t>,</w:t>
      </w:r>
      <w:r w:rsidRPr="0004577B">
        <w:t xml:space="preserve"> only the open price </w:t>
      </w:r>
      <w:r w:rsidR="00D0321A">
        <w:t xml:space="preserve">and date </w:t>
      </w:r>
      <w:r w:rsidRPr="0004577B">
        <w:t>will be used</w:t>
      </w:r>
      <w:r w:rsidR="00A216E2">
        <w:t xml:space="preserve"> for </w:t>
      </w:r>
      <w:r w:rsidR="00B255D6">
        <w:t>each day</w:t>
      </w:r>
      <w:r w:rsidRPr="0004577B">
        <w:t>.</w:t>
      </w:r>
      <w:r w:rsidR="00AE274E">
        <w:t xml:space="preserve"> This is because cryptocurrency </w:t>
      </w:r>
      <w:r w:rsidR="00EA01E0">
        <w:t>trading occurs constantly</w:t>
      </w:r>
      <w:r w:rsidR="00CC37CB">
        <w:t>,</w:t>
      </w:r>
      <w:r w:rsidR="00B955F8">
        <w:t xml:space="preserve"> contrary to traditional stock trading </w:t>
      </w:r>
      <w:r w:rsidR="00C20A1B">
        <w:t>which</w:t>
      </w:r>
      <w:r w:rsidR="00B955F8">
        <w:t xml:space="preserve"> has specific</w:t>
      </w:r>
      <w:r w:rsidR="00075B6E">
        <w:t xml:space="preserve"> </w:t>
      </w:r>
      <w:r w:rsidR="00AE274E">
        <w:t>market hour</w:t>
      </w:r>
      <w:r w:rsidR="00B955F8">
        <w:t>s</w:t>
      </w:r>
      <w:r w:rsidR="00387B5A">
        <w:t>.</w:t>
      </w:r>
      <w:r w:rsidR="00736CC4">
        <w:t xml:space="preserve"> </w:t>
      </w:r>
      <w:r w:rsidR="000C11BF">
        <w:t xml:space="preserve">Following this, </w:t>
      </w:r>
      <w:r w:rsidR="003B21F3">
        <w:t xml:space="preserve">the </w:t>
      </w:r>
      <w:r w:rsidR="008A53BA">
        <w:t xml:space="preserve">Bitcoin </w:t>
      </w:r>
      <w:r w:rsidRPr="0004577B">
        <w:t>close price for one day</w:t>
      </w:r>
      <w:r w:rsidR="0025613E">
        <w:t xml:space="preserve"> will always</w:t>
      </w:r>
      <w:r w:rsidRPr="0004577B">
        <w:t xml:space="preserve"> equate to the open price of the next</w:t>
      </w:r>
      <w:r w:rsidR="00357EA3">
        <w:t xml:space="preserve">, which in this dataset, </w:t>
      </w:r>
      <w:r w:rsidR="00150E1B">
        <w:t xml:space="preserve">occurs at </w:t>
      </w:r>
      <w:r w:rsidRPr="0004577B">
        <w:t>0:00 UTC</w:t>
      </w:r>
      <w:r w:rsidR="006624E7">
        <w:t>.</w:t>
      </w:r>
      <w:r w:rsidR="00357EA3">
        <w:t xml:space="preserve"> </w:t>
      </w:r>
      <w:r w:rsidRPr="0004577B">
        <w:t xml:space="preserve">With </w:t>
      </w:r>
      <w:r w:rsidR="00EB1CE0">
        <w:t>the</w:t>
      </w:r>
      <w:r w:rsidR="00B92356">
        <w:t xml:space="preserve"> </w:t>
      </w:r>
      <w:r w:rsidR="00AB0FEB">
        <w:t>daily</w:t>
      </w:r>
      <w:r w:rsidRPr="0004577B">
        <w:t xml:space="preserve"> FGI value being released at 01:00 AM UTC, </w:t>
      </w:r>
      <w:r w:rsidR="006044C7">
        <w:t>the</w:t>
      </w:r>
      <w:r w:rsidR="00FC7D0A">
        <w:t xml:space="preserve"> market</w:t>
      </w:r>
      <w:r w:rsidRPr="0004577B">
        <w:t xml:space="preserve"> open price is the</w:t>
      </w:r>
      <w:r w:rsidR="001C3185">
        <w:t xml:space="preserve"> </w:t>
      </w:r>
      <w:r w:rsidR="006C1B47">
        <w:t xml:space="preserve">closest price value </w:t>
      </w:r>
      <w:r w:rsidRPr="0004577B">
        <w:t>that</w:t>
      </w:r>
      <w:r w:rsidR="008E3B3A">
        <w:t xml:space="preserve"> </w:t>
      </w:r>
      <w:r w:rsidR="006C1B47">
        <w:t>can</w:t>
      </w:r>
      <w:r w:rsidR="008E3B3A">
        <w:t xml:space="preserve"> be used </w:t>
      </w:r>
      <w:r w:rsidR="007450BD">
        <w:t>to</w:t>
      </w:r>
      <w:r w:rsidR="008E3B3A">
        <w:t xml:space="preserve"> evaluate the FGI</w:t>
      </w:r>
      <w:r w:rsidRPr="0004577B">
        <w:t>.</w:t>
      </w:r>
      <w:r w:rsidR="00150E1B">
        <w:t xml:space="preserve"> </w:t>
      </w:r>
      <w:r w:rsidR="00FF4E0B">
        <w:t>Examining th</w:t>
      </w:r>
      <w:r w:rsidR="00C21CAA">
        <w:t>is</w:t>
      </w:r>
      <w:r w:rsidR="00FF4E0B">
        <w:t xml:space="preserve"> dataset over the FGI data time frame, </w:t>
      </w:r>
      <w:r w:rsidR="003C2A6C">
        <w:t>a</w:t>
      </w:r>
      <w:r w:rsidR="00814D85">
        <w:t xml:space="preserve"> Bitcoin price range </w:t>
      </w:r>
      <w:r w:rsidR="003C2A6C">
        <w:t>between 3,236.27</w:t>
      </w:r>
      <w:r w:rsidR="001305AA">
        <w:t xml:space="preserve"> </w:t>
      </w:r>
      <w:r w:rsidR="003C2A6C">
        <w:t>-</w:t>
      </w:r>
      <w:r w:rsidR="001305AA">
        <w:t xml:space="preserve"> </w:t>
      </w:r>
      <w:r w:rsidR="000A737B">
        <w:t>67,539.70</w:t>
      </w:r>
      <w:r w:rsidR="00C86BF3">
        <w:t xml:space="preserve"> </w:t>
      </w:r>
      <w:r w:rsidR="000A737B">
        <w:t xml:space="preserve">USD can be </w:t>
      </w:r>
      <w:r w:rsidR="001305AA">
        <w:t>observed</w:t>
      </w:r>
      <w:r w:rsidR="000A737B">
        <w:t>.</w:t>
      </w:r>
    </w:p>
    <w:p w14:paraId="22E72781" w14:textId="34D6BDB8" w:rsidR="00545DB0" w:rsidRDefault="006504A4" w:rsidP="00F613A9">
      <w:r>
        <w:t xml:space="preserve">Following </w:t>
      </w:r>
      <w:r w:rsidR="00F613A9">
        <w:t xml:space="preserve">the datasets being acquired these were then combined using the time frame of the FGI dataset. Using this, </w:t>
      </w:r>
      <w:r w:rsidR="00941094">
        <w:t xml:space="preserve">the </w:t>
      </w:r>
      <w:r w:rsidR="00392C5B">
        <w:t>opening</w:t>
      </w:r>
      <w:r w:rsidR="00941094">
        <w:t xml:space="preserve"> date</w:t>
      </w:r>
      <w:r w:rsidR="001B3573">
        <w:t xml:space="preserve"> within the data</w:t>
      </w:r>
      <w:r w:rsidR="00941094">
        <w:t xml:space="preserve"> contai</w:t>
      </w:r>
      <w:r w:rsidR="001B3573">
        <w:t>ns</w:t>
      </w:r>
      <w:r w:rsidR="00941094">
        <w:t xml:space="preserve"> a price of </w:t>
      </w:r>
      <w:r w:rsidR="00E76AD5">
        <w:t xml:space="preserve">10,237.30 USD </w:t>
      </w:r>
      <w:r w:rsidR="00031813">
        <w:t>with</w:t>
      </w:r>
      <w:r w:rsidR="00E76AD5">
        <w:t xml:space="preserve"> a</w:t>
      </w:r>
      <w:r w:rsidR="00CE06A5">
        <w:t xml:space="preserve"> FGI value of 30. </w:t>
      </w:r>
      <w:r w:rsidR="00007F35">
        <w:t>Likewise</w:t>
      </w:r>
      <w:r w:rsidR="00CE06A5">
        <w:t xml:space="preserve">, the </w:t>
      </w:r>
      <w:r w:rsidR="00BC4AFF">
        <w:t>closing</w:t>
      </w:r>
      <w:r w:rsidR="00CE06A5">
        <w:t xml:space="preserve"> date contains a price of </w:t>
      </w:r>
      <w:r w:rsidR="00592086">
        <w:t xml:space="preserve">27,920.50 USD with a FGI value of </w:t>
      </w:r>
      <w:r w:rsidR="00332C88">
        <w:t>61</w:t>
      </w:r>
      <w:r w:rsidR="00264EA0">
        <w:t>.</w:t>
      </w:r>
    </w:p>
    <w:p w14:paraId="551FBFEC" w14:textId="1F9EF5E8" w:rsidR="0046396A" w:rsidRDefault="00CE77D5" w:rsidP="0004577B">
      <w:pPr>
        <w:pStyle w:val="Heading1"/>
      </w:pPr>
      <w:r>
        <w:t>4</w:t>
      </w:r>
      <w:r w:rsidR="004A19C8">
        <w:t>.</w:t>
      </w:r>
      <w:r w:rsidR="00B51CBD">
        <w:t xml:space="preserve"> </w:t>
      </w:r>
      <w:r w:rsidR="0046396A" w:rsidRPr="000F0643">
        <w:t>Methods</w:t>
      </w:r>
    </w:p>
    <w:p w14:paraId="73AB0B8C" w14:textId="03735D1D" w:rsidR="00C955BA" w:rsidRDefault="00CE77D5" w:rsidP="00316F59">
      <w:pPr>
        <w:pStyle w:val="Heading2"/>
      </w:pPr>
      <w:r>
        <w:t>4</w:t>
      </w:r>
      <w:r w:rsidR="006C155D">
        <w:t xml:space="preserve">.1 </w:t>
      </w:r>
      <w:r w:rsidR="004E2A5A">
        <w:t>Correlation</w:t>
      </w:r>
    </w:p>
    <w:p w14:paraId="391E703E" w14:textId="7428B028" w:rsidR="00527FBE" w:rsidRDefault="00795E14" w:rsidP="006C4CFD">
      <w:r>
        <w:t xml:space="preserve">To understand whether </w:t>
      </w:r>
      <w:r w:rsidR="006017A4">
        <w:t xml:space="preserve">the FGI could be used as an investment tool, </w:t>
      </w:r>
      <w:r w:rsidR="00150036">
        <w:t>the</w:t>
      </w:r>
      <w:r w:rsidR="006C4CFD">
        <w:t xml:space="preserve"> </w:t>
      </w:r>
      <w:r w:rsidR="00F4196B">
        <w:t>P</w:t>
      </w:r>
      <w:r w:rsidR="00DD5E35">
        <w:t xml:space="preserve">earson </w:t>
      </w:r>
      <w:r w:rsidR="008937B7">
        <w:t>C</w:t>
      </w:r>
      <w:r w:rsidR="006C4CFD">
        <w:t xml:space="preserve">orrelation </w:t>
      </w:r>
      <w:r w:rsidR="008937B7">
        <w:t>C</w:t>
      </w:r>
      <w:r w:rsidR="006C4CFD">
        <w:t xml:space="preserve">oefficients </w:t>
      </w:r>
      <w:r w:rsidR="00150036">
        <w:t>between the FGI and Bitcoin price</w:t>
      </w:r>
      <w:r w:rsidR="008A1FCE">
        <w:t xml:space="preserve"> </w:t>
      </w:r>
      <w:r w:rsidR="006C4CFD">
        <w:t>were calculated.</w:t>
      </w:r>
      <w:r w:rsidR="005D0717">
        <w:t xml:space="preserve"> </w:t>
      </w:r>
      <w:r w:rsidR="007F0AEF">
        <w:t>Th</w:t>
      </w:r>
      <w:r w:rsidR="0008288E">
        <w:t xml:space="preserve">e </w:t>
      </w:r>
      <w:r w:rsidR="00466CF4">
        <w:t>correlation</w:t>
      </w:r>
      <w:r w:rsidR="0008288E">
        <w:t xml:space="preserve"> was calculated</w:t>
      </w:r>
      <w:r w:rsidR="00466CF4">
        <w:t xml:space="preserve"> </w:t>
      </w:r>
      <w:r w:rsidR="002650C8">
        <w:t xml:space="preserve">for </w:t>
      </w:r>
      <w:r w:rsidR="007F0AEF">
        <w:t>each of the years</w:t>
      </w:r>
      <w:r w:rsidR="0016300E">
        <w:t xml:space="preserve"> independently and</w:t>
      </w:r>
      <w:r w:rsidR="00633DFE">
        <w:t xml:space="preserve"> was</w:t>
      </w:r>
      <w:r w:rsidR="003623F4">
        <w:t xml:space="preserve"> </w:t>
      </w:r>
      <w:r w:rsidR="002A3A66">
        <w:t>appli</w:t>
      </w:r>
      <w:r w:rsidR="00F8691A">
        <w:t>ed</w:t>
      </w:r>
      <w:r w:rsidR="002A3A66">
        <w:t xml:space="preserve"> across</w:t>
      </w:r>
      <w:r w:rsidR="003623F4">
        <w:t xml:space="preserve"> the </w:t>
      </w:r>
      <w:r w:rsidR="003803F9">
        <w:t xml:space="preserve">whole </w:t>
      </w:r>
      <w:r w:rsidR="003623F4">
        <w:t>FGI data</w:t>
      </w:r>
      <w:r w:rsidR="00BE1C81">
        <w:t>. Despite this,</w:t>
      </w:r>
      <w:r w:rsidR="00386F63">
        <w:t xml:space="preserve"> </w:t>
      </w:r>
      <w:r w:rsidR="007A6E86">
        <w:t xml:space="preserve">2018 and 2023 are split years and thus, don’t include an entire </w:t>
      </w:r>
      <w:r w:rsidR="007D69C7">
        <w:t>years’ worth</w:t>
      </w:r>
      <w:r w:rsidR="007A6E86">
        <w:t xml:space="preserve"> of data.</w:t>
      </w:r>
      <w:r w:rsidR="006D66DA">
        <w:t xml:space="preserve"> This was calculated by </w:t>
      </w:r>
      <w:r w:rsidR="00993E7E">
        <w:t xml:space="preserve">first </w:t>
      </w:r>
      <w:r w:rsidR="006D66DA">
        <w:t>importing the datasets to</w:t>
      </w:r>
      <w:r w:rsidR="006F60FE">
        <w:t xml:space="preserve"> dataframes within</w:t>
      </w:r>
      <w:r w:rsidR="006D66DA">
        <w:t xml:space="preserve"> Python</w:t>
      </w:r>
      <w:r w:rsidR="00993E7E">
        <w:t xml:space="preserve">. The </w:t>
      </w:r>
      <w:r w:rsidR="006D66DA">
        <w:t>Pearson correlation values</w:t>
      </w:r>
      <w:r w:rsidR="00993E7E">
        <w:t xml:space="preserve"> could then be calculated</w:t>
      </w:r>
      <w:r w:rsidR="006D66DA">
        <w:t xml:space="preserve"> using the Pandas</w:t>
      </w:r>
      <w:r w:rsidR="00A15983">
        <w:t xml:space="preserve"> </w:t>
      </w:r>
      <w:r w:rsidR="00ED2C61">
        <w:t xml:space="preserve">“corr” </w:t>
      </w:r>
      <w:r w:rsidR="00A15983">
        <w:t>function</w:t>
      </w:r>
      <w:r w:rsidR="006D66DA">
        <w:t>.</w:t>
      </w:r>
      <w:r w:rsidR="007D69C7">
        <w:t xml:space="preserve"> </w:t>
      </w:r>
      <w:r w:rsidR="005D0717">
        <w:t>Th</w:t>
      </w:r>
      <w:r w:rsidR="001C5245">
        <w:t xml:space="preserve">ese values help to </w:t>
      </w:r>
      <w:r w:rsidR="005D0717">
        <w:t xml:space="preserve">understand how close the FGI tracks the price of Bitcoin, if at all. Table 1 details </w:t>
      </w:r>
      <w:r w:rsidR="00996A76">
        <w:t xml:space="preserve">what </w:t>
      </w:r>
      <w:r w:rsidR="00913530">
        <w:t>the</w:t>
      </w:r>
      <w:r w:rsidR="00101D5A">
        <w:t>se</w:t>
      </w:r>
      <w:r w:rsidR="00913530">
        <w:t xml:space="preserve"> outcome</w:t>
      </w:r>
      <w:r w:rsidR="00101D5A">
        <w:t>s show.</w:t>
      </w:r>
    </w:p>
    <w:p w14:paraId="484BA07C" w14:textId="1BA0F546" w:rsidR="0030312D" w:rsidRPr="00842FD3" w:rsidRDefault="009C293C" w:rsidP="00842FD3">
      <w:pPr>
        <w:spacing w:after="0" w:line="240" w:lineRule="auto"/>
        <w:jc w:val="center"/>
        <w:rPr>
          <w:b/>
          <w:bCs/>
        </w:rPr>
      </w:pPr>
      <w:r>
        <w:rPr>
          <w:b/>
          <w:bCs/>
        </w:rPr>
        <w:t xml:space="preserve">Table 1. </w:t>
      </w:r>
      <w:r w:rsidR="0030312D" w:rsidRPr="00842FD3">
        <w:rPr>
          <w:b/>
          <w:bCs/>
        </w:rPr>
        <w:t>Pearson Correlation Results</w:t>
      </w:r>
      <w:r w:rsidR="00C92E0C" w:rsidRPr="00842FD3">
        <w:rPr>
          <w:b/>
          <w:bCs/>
        </w:rPr>
        <w:t xml:space="preserve"> </w:t>
      </w:r>
      <w:r w:rsidR="001A1EFD">
        <w:rPr>
          <w:b/>
          <w:bCs/>
        </w:rPr>
        <w:fldChar w:fldCharType="begin"/>
      </w:r>
      <w:r w:rsidR="006560E1">
        <w:rPr>
          <w:b/>
          <w:bCs/>
        </w:rPr>
        <w:instrText xml:space="preserve"> ADDIN EN.CITE &lt;EndNote&gt;&lt;Cite&gt;&lt;Author&gt;Newcastle University&lt;/Author&gt;&lt;Year&gt;2008&lt;/Year&gt;&lt;RecNum&gt;32&lt;/RecNum&gt;&lt;DisplayText&gt;&lt;style size="10"&gt;[26]&lt;/style&gt;&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001A1EFD">
        <w:rPr>
          <w:b/>
          <w:bCs/>
        </w:rPr>
        <w:fldChar w:fldCharType="separate"/>
      </w:r>
      <w:r w:rsidR="006560E1" w:rsidRPr="006560E1">
        <w:rPr>
          <w:b/>
          <w:bCs/>
          <w:noProof/>
          <w:sz w:val="20"/>
        </w:rPr>
        <w:t>[26]</w:t>
      </w:r>
      <w:r w:rsidR="001A1EFD">
        <w:rPr>
          <w:b/>
          <w:bCs/>
        </w:rPr>
        <w:fldChar w:fldCharType="end"/>
      </w:r>
    </w:p>
    <w:tbl>
      <w:tblPr>
        <w:tblStyle w:val="TableGrid"/>
        <w:tblpPr w:leftFromText="181" w:rightFromText="181" w:vertAnchor="text" w:horzAnchor="margin" w:tblpXSpec="center" w:tblpY="171"/>
        <w:tblW w:w="0" w:type="auto"/>
        <w:tblLook w:val="04A0" w:firstRow="1" w:lastRow="0" w:firstColumn="1" w:lastColumn="0" w:noHBand="0" w:noVBand="1"/>
      </w:tblPr>
      <w:tblGrid>
        <w:gridCol w:w="2405"/>
        <w:gridCol w:w="3544"/>
      </w:tblGrid>
      <w:tr w:rsidR="00842FD3" w14:paraId="7FB8098A" w14:textId="77777777" w:rsidTr="009A33C9">
        <w:trPr>
          <w:trHeight w:val="554"/>
        </w:trPr>
        <w:tc>
          <w:tcPr>
            <w:tcW w:w="2405"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7DE01778" w14:textId="0E465D34" w:rsidR="00E826C1" w:rsidRPr="00E826C1" w:rsidRDefault="00842FD3" w:rsidP="00E826C1">
            <w:pPr>
              <w:jc w:val="center"/>
              <w:rPr>
                <w:b/>
                <w:bCs/>
              </w:rPr>
            </w:pPr>
            <w:r w:rsidRPr="00E826C1">
              <w:rPr>
                <w:b/>
                <w:bCs/>
              </w:rPr>
              <w:t>Pearson Correlation (r)</w:t>
            </w:r>
          </w:p>
        </w:tc>
        <w:tc>
          <w:tcPr>
            <w:tcW w:w="3544"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18F164E3" w14:textId="3C72548E" w:rsidR="00842FD3" w:rsidRPr="00E826C1" w:rsidRDefault="00842FD3" w:rsidP="00E826C1">
            <w:pPr>
              <w:jc w:val="center"/>
              <w:rPr>
                <w:b/>
                <w:bCs/>
              </w:rPr>
            </w:pPr>
            <w:r w:rsidRPr="00E826C1">
              <w:rPr>
                <w:b/>
                <w:bCs/>
              </w:rPr>
              <w:t>Interpretation</w:t>
            </w:r>
          </w:p>
        </w:tc>
      </w:tr>
      <w:tr w:rsidR="00842FD3" w14:paraId="5838788F" w14:textId="77777777" w:rsidTr="009A33C9">
        <w:tc>
          <w:tcPr>
            <w:tcW w:w="2405"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252F25C" w14:textId="77777777" w:rsidR="00842FD3" w:rsidRDefault="00842FD3" w:rsidP="00E826C1">
            <w:r>
              <w:rPr>
                <w:rStyle w:val="mi"/>
                <w:rFonts w:ascii="MathJax_Math" w:hAnsi="MathJax_Math"/>
                <w:i/>
                <w:iCs/>
                <w:sz w:val="26"/>
                <w:szCs w:val="26"/>
              </w:rPr>
              <w:t>r</w:t>
            </w:r>
            <w:r w:rsidRPr="00013FAF">
              <w:t>=1</w:t>
            </w:r>
          </w:p>
        </w:tc>
        <w:tc>
          <w:tcPr>
            <w:tcW w:w="3544"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3289DBF" w14:textId="77777777" w:rsidR="00842FD3" w:rsidRDefault="00842FD3" w:rsidP="00E826C1">
            <w:r>
              <w:t>Perfect positive linear correlation</w:t>
            </w:r>
          </w:p>
        </w:tc>
      </w:tr>
      <w:tr w:rsidR="00842FD3" w14:paraId="195EAC94" w14:textId="77777777" w:rsidTr="00E826C1">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975ED6E" w14:textId="77777777" w:rsidR="00842FD3" w:rsidRDefault="00842FD3" w:rsidP="00E826C1">
            <w:r w:rsidRPr="00013FAF">
              <w:t>1&gt;</w:t>
            </w:r>
            <w:r>
              <w:rPr>
                <w:rStyle w:val="mi"/>
                <w:rFonts w:ascii="MathJax_Math" w:hAnsi="MathJax_Math"/>
                <w:i/>
                <w:iCs/>
                <w:sz w:val="26"/>
                <w:szCs w:val="26"/>
              </w:rPr>
              <w:t>r</w:t>
            </w:r>
            <w:r w:rsidRPr="00013FAF">
              <w:t>≥0.8</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C224285" w14:textId="77777777" w:rsidR="00842FD3" w:rsidRDefault="00842FD3" w:rsidP="00E826C1">
            <w:r>
              <w:t>Strong positive linear correlation</w:t>
            </w:r>
          </w:p>
        </w:tc>
      </w:tr>
      <w:tr w:rsidR="00842FD3" w14:paraId="0DD40BFD" w14:textId="77777777" w:rsidTr="00E826C1">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0F6F73" w14:textId="77777777" w:rsidR="00842FD3" w:rsidRDefault="00842FD3" w:rsidP="00E826C1">
            <w:r w:rsidRPr="00013FAF">
              <w:t>0.8&gt;</w:t>
            </w:r>
            <w:r>
              <w:rPr>
                <w:rStyle w:val="mi"/>
                <w:rFonts w:ascii="MathJax_Math" w:hAnsi="MathJax_Math"/>
                <w:i/>
                <w:iCs/>
                <w:sz w:val="26"/>
                <w:szCs w:val="26"/>
              </w:rPr>
              <w:t>r</w:t>
            </w:r>
            <w:r w:rsidRPr="00013FAF">
              <w:t>≥0.4</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3365C5" w14:textId="77777777" w:rsidR="00842FD3" w:rsidRDefault="00842FD3" w:rsidP="00E826C1">
            <w:r>
              <w:t>Moderate positive linear correlation</w:t>
            </w:r>
          </w:p>
        </w:tc>
      </w:tr>
      <w:tr w:rsidR="00842FD3" w14:paraId="6B4451AA" w14:textId="77777777" w:rsidTr="00E826C1">
        <w:tc>
          <w:tcPr>
            <w:tcW w:w="240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ADC9F16" w14:textId="77777777" w:rsidR="00842FD3" w:rsidRDefault="00842FD3" w:rsidP="00E826C1">
            <w:r w:rsidRPr="00013FAF">
              <w:t>0.4&gt;</w:t>
            </w:r>
            <w:r>
              <w:rPr>
                <w:rStyle w:val="mi"/>
                <w:rFonts w:ascii="MathJax_Math" w:hAnsi="MathJax_Math"/>
                <w:i/>
                <w:iCs/>
                <w:sz w:val="26"/>
                <w:szCs w:val="26"/>
              </w:rPr>
              <w:t>r</w:t>
            </w:r>
            <w:r w:rsidRPr="00013FAF">
              <w:t>&gt;0</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CFCEFC" w14:textId="77777777" w:rsidR="00842FD3" w:rsidRDefault="00842FD3" w:rsidP="00E826C1">
            <w:r>
              <w:t>Weak positive linear correlation</w:t>
            </w:r>
          </w:p>
        </w:tc>
      </w:tr>
      <w:tr w:rsidR="00842FD3" w14:paraId="5B1CD94A" w14:textId="77777777" w:rsidTr="00E826C1">
        <w:tc>
          <w:tcPr>
            <w:tcW w:w="2405"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36FDE8D6" w14:textId="77777777" w:rsidR="00842FD3" w:rsidRDefault="00842FD3" w:rsidP="00E826C1">
            <w:r>
              <w:rPr>
                <w:rStyle w:val="mi"/>
                <w:rFonts w:ascii="MathJax_Math" w:hAnsi="MathJax_Math"/>
                <w:i/>
                <w:iCs/>
                <w:sz w:val="26"/>
                <w:szCs w:val="26"/>
              </w:rPr>
              <w:t>r</w:t>
            </w:r>
            <w:r w:rsidRPr="00013FAF">
              <w:t>=0</w:t>
            </w:r>
          </w:p>
        </w:tc>
        <w:tc>
          <w:tcPr>
            <w:tcW w:w="354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45DA19CE" w14:textId="77777777" w:rsidR="00842FD3" w:rsidRDefault="00842FD3" w:rsidP="00E826C1">
            <w:r>
              <w:t>No correlation</w:t>
            </w:r>
          </w:p>
        </w:tc>
      </w:tr>
    </w:tbl>
    <w:p w14:paraId="643A7410" w14:textId="77777777" w:rsidR="00356391" w:rsidRDefault="00356391" w:rsidP="006C4CFD"/>
    <w:p w14:paraId="7173F275" w14:textId="77777777" w:rsidR="00E826C1" w:rsidRDefault="00E826C1" w:rsidP="006C4CFD"/>
    <w:p w14:paraId="7170D17A" w14:textId="77777777" w:rsidR="00AC7D4C" w:rsidRDefault="00AC7D4C" w:rsidP="006C4CFD"/>
    <w:p w14:paraId="7BC942F5" w14:textId="77777777" w:rsidR="00F63E54" w:rsidRDefault="00F63E54" w:rsidP="006B6511"/>
    <w:p w14:paraId="1217A75F" w14:textId="77777777" w:rsidR="00352752" w:rsidRDefault="00352752" w:rsidP="006B6511"/>
    <w:p w14:paraId="3804E591" w14:textId="77777777" w:rsidR="00352752" w:rsidRDefault="00352752" w:rsidP="006B6511"/>
    <w:p w14:paraId="68571C49" w14:textId="307C9FA2" w:rsidR="00AC1BF5" w:rsidRDefault="00883157" w:rsidP="006B6511">
      <w:r>
        <w:t>T</w:t>
      </w:r>
      <w:r w:rsidR="00674672">
        <w:t xml:space="preserve">he FGI and Bitcoin price were </w:t>
      </w:r>
      <w:r w:rsidR="00F52CE6">
        <w:t xml:space="preserve">also </w:t>
      </w:r>
      <w:r w:rsidR="00674672">
        <w:t>plot</w:t>
      </w:r>
      <w:r w:rsidR="00BE5E73">
        <w:t>ted</w:t>
      </w:r>
      <w:r w:rsidR="00674672">
        <w:t xml:space="preserve"> together</w:t>
      </w:r>
      <w:r w:rsidR="001E508E">
        <w:t xml:space="preserve"> over </w:t>
      </w:r>
      <w:r w:rsidR="00E02E7A">
        <w:t>each year</w:t>
      </w:r>
      <w:r w:rsidR="00756D2F">
        <w:t xml:space="preserve"> to visualise similarities and differences between the</w:t>
      </w:r>
      <w:r>
        <w:t xml:space="preserve"> two</w:t>
      </w:r>
      <w:r w:rsidR="00756D2F">
        <w:t xml:space="preserve"> values.</w:t>
      </w:r>
      <w:r w:rsidR="000D2DB9">
        <w:t xml:space="preserve"> </w:t>
      </w:r>
      <w:r w:rsidR="00B524C0">
        <w:t xml:space="preserve">This also establishes any </w:t>
      </w:r>
      <w:r w:rsidR="002B1213">
        <w:t>base</w:t>
      </w:r>
      <w:r w:rsidR="00B524C0">
        <w:t xml:space="preserve"> trends and </w:t>
      </w:r>
      <w:r w:rsidR="009F2EDF">
        <w:t>potentially</w:t>
      </w:r>
      <w:r w:rsidR="005638DE">
        <w:t xml:space="preserve"> </w:t>
      </w:r>
      <w:r w:rsidR="00B524C0">
        <w:t>reinforce</w:t>
      </w:r>
      <w:r w:rsidR="009F2EDF">
        <w:t>s</w:t>
      </w:r>
      <w:r w:rsidR="00B524C0">
        <w:t xml:space="preserve"> the c</w:t>
      </w:r>
      <w:r w:rsidR="005638DE">
        <w:t>orrelation results.</w:t>
      </w:r>
    </w:p>
    <w:p w14:paraId="1C12BBC7" w14:textId="3D74580E" w:rsidR="00626124" w:rsidRDefault="00CE77D5" w:rsidP="00316F59">
      <w:pPr>
        <w:pStyle w:val="Heading2"/>
      </w:pPr>
      <w:r>
        <w:t>4</w:t>
      </w:r>
      <w:r w:rsidR="00DB69D4">
        <w:t xml:space="preserve">.2 </w:t>
      </w:r>
      <w:r w:rsidR="003C004C">
        <w:t>Profit Testing</w:t>
      </w:r>
    </w:p>
    <w:p w14:paraId="78FECD05" w14:textId="21EE8DA7" w:rsidR="00E22DD9" w:rsidRDefault="00D06EB0" w:rsidP="00453DB1">
      <w:r>
        <w:t xml:space="preserve">Three different investment strategies were tested </w:t>
      </w:r>
      <w:r w:rsidR="000C68F0">
        <w:t xml:space="preserve">for their profit-making ability. These were </w:t>
      </w:r>
      <w:r w:rsidR="00777D41">
        <w:t>HODL, DCA and</w:t>
      </w:r>
      <w:r w:rsidR="004256C1">
        <w:t xml:space="preserve"> a</w:t>
      </w:r>
      <w:r w:rsidR="00777D41">
        <w:t xml:space="preserve"> novel “pairs” </w:t>
      </w:r>
      <w:r w:rsidR="008E3F74">
        <w:t>strategy</w:t>
      </w:r>
      <w:r w:rsidR="00777D41">
        <w:t xml:space="preserve"> using the FGI. </w:t>
      </w:r>
      <w:r w:rsidR="00D547A9">
        <w:t>These strat</w:t>
      </w:r>
      <w:r w:rsidR="002F7720">
        <w:t>egies</w:t>
      </w:r>
      <w:r w:rsidR="00006447">
        <w:t xml:space="preserve"> were tested with an original investment of 1000 USD</w:t>
      </w:r>
      <w:r w:rsidR="00383AC1">
        <w:t xml:space="preserve"> to ensure that profits </w:t>
      </w:r>
      <w:r w:rsidR="00A80085">
        <w:t>remained consistent</w:t>
      </w:r>
      <w:r w:rsidR="00383AC1">
        <w:t>.</w:t>
      </w:r>
      <w:r w:rsidR="003848C2">
        <w:t xml:space="preserve"> </w:t>
      </w:r>
      <w:r w:rsidR="00D82C49">
        <w:t>Additionally,</w:t>
      </w:r>
      <w:r w:rsidR="003848C2">
        <w:t xml:space="preserve"> these tests </w:t>
      </w:r>
      <w:r w:rsidR="00BE2DC6">
        <w:t xml:space="preserve">cover the entire FGI date range and </w:t>
      </w:r>
      <w:r w:rsidR="003848C2">
        <w:t xml:space="preserve">assume that on the most recent date, the Bitcoin holdings were sold. This provides </w:t>
      </w:r>
      <w:r w:rsidR="00945DFB">
        <w:t xml:space="preserve">a monetary input and output value for each method, </w:t>
      </w:r>
      <w:r w:rsidR="000C0C94">
        <w:t>which</w:t>
      </w:r>
      <w:r w:rsidR="00765A21">
        <w:t xml:space="preserve"> can</w:t>
      </w:r>
      <w:r w:rsidR="00751569">
        <w:t xml:space="preserve"> be used to</w:t>
      </w:r>
      <w:r w:rsidR="00765A21">
        <w:t xml:space="preserve"> calculate overall </w:t>
      </w:r>
      <w:r w:rsidR="000C0C94">
        <w:t>profits.</w:t>
      </w:r>
      <w:r w:rsidR="00CD07C1">
        <w:t xml:space="preserve"> T</w:t>
      </w:r>
      <w:r w:rsidR="00670CDF">
        <w:t>he</w:t>
      </w:r>
      <w:r w:rsidR="00FA0466">
        <w:t xml:space="preserve"> methods </w:t>
      </w:r>
      <w:r w:rsidR="0087058C">
        <w:t>tested also account for</w:t>
      </w:r>
      <w:r w:rsidR="00707E9C">
        <w:t xml:space="preserve"> any additional</w:t>
      </w:r>
      <w:r w:rsidR="0087058C">
        <w:t xml:space="preserve"> trading fees. </w:t>
      </w:r>
      <w:r w:rsidR="00E22DD9">
        <w:t xml:space="preserve">These typically range from </w:t>
      </w:r>
      <w:r w:rsidR="0012757D">
        <w:t>0.1% to 1.0% per transaction</w:t>
      </w:r>
      <w:r w:rsidR="006E7AE5">
        <w:t xml:space="preserve"> </w:t>
      </w:r>
      <w:r w:rsidR="00402E28">
        <w:fldChar w:fldCharType="begin"/>
      </w:r>
      <w:r w:rsidR="006560E1">
        <w:instrText xml:space="preserve"> ADDIN EN.CITE &lt;EndNote&gt;&lt;Cite&gt;&lt;Author&gt;Lodha&lt;/Author&gt;&lt;Year&gt;2022&lt;/Year&gt;&lt;RecNum&gt;33&lt;/RecNum&gt;&lt;DisplayText&gt;&lt;style size="10"&gt;[27]&lt;/style&gt;&lt;/DisplayText&gt;&lt;record&gt;&lt;rec-number&gt;33&lt;/rec-number&gt;&lt;foreign-keys&gt;&lt;key app="EN" db-id="fep0wfw9bxa2sqesstq5s9shd2r00ads5zpr" timestamp="1689612000"&gt;33&lt;/key&gt;&lt;/foreign-keys&gt;&lt;ref-type name="Web Page"&gt;12&lt;/ref-type&gt;&lt;contributors&gt;&lt;authors&gt;&lt;author&gt;Chandan Lodha&lt;/author&gt;&lt;/authors&gt;&lt;/contributors&gt;&lt;titles&gt;&lt;title&gt;2022 Crypto-Exchange Fee Comparison&lt;/title&gt;&lt;/titles&gt;&lt;number&gt;02 March 2023&lt;/number&gt;&lt;dates&gt;&lt;year&gt;2022&lt;/year&gt;&lt;/dates&gt;&lt;publisher&gt;CoinTracker&lt;/publisher&gt;&lt;urls&gt;&lt;related-urls&gt;&lt;url&gt;https://www.cointracker.io/blog/2019-crypto-exchange-fee-comparison&lt;/url&gt;&lt;/related-urls&gt;&lt;/urls&gt;&lt;/record&gt;&lt;/Cite&gt;&lt;/EndNote&gt;</w:instrText>
      </w:r>
      <w:r w:rsidR="00402E28">
        <w:fldChar w:fldCharType="separate"/>
      </w:r>
      <w:r w:rsidR="006560E1" w:rsidRPr="006560E1">
        <w:rPr>
          <w:noProof/>
          <w:sz w:val="20"/>
        </w:rPr>
        <w:t>[27]</w:t>
      </w:r>
      <w:r w:rsidR="00402E28">
        <w:fldChar w:fldCharType="end"/>
      </w:r>
      <w:r w:rsidR="0012757D">
        <w:t>.</w:t>
      </w:r>
      <w:r w:rsidR="00BA0B9E">
        <w:t xml:space="preserve"> To keep these consistent the </w:t>
      </w:r>
      <w:r w:rsidR="001F0AF4">
        <w:t>fees from the most popular exchange</w:t>
      </w:r>
      <w:r w:rsidR="000A64AE">
        <w:t>,</w:t>
      </w:r>
      <w:r w:rsidR="001F0AF4">
        <w:t xml:space="preserve"> Coinbase</w:t>
      </w:r>
      <w:r w:rsidR="000A64AE">
        <w:t>,</w:t>
      </w:r>
      <w:r w:rsidR="001F0AF4">
        <w:t xml:space="preserve"> were used which was 1.0%</w:t>
      </w:r>
      <w:r w:rsidR="00402E28">
        <w:t xml:space="preserve"> </w:t>
      </w:r>
      <w:r w:rsidR="00402E28">
        <w:fldChar w:fldCharType="begin"/>
      </w:r>
      <w:r w:rsidR="006560E1">
        <w:instrText xml:space="preserve"> ADDIN EN.CITE &lt;EndNote&gt;&lt;Cite&gt;&lt;Author&gt;Coinbase&lt;/Author&gt;&lt;Year&gt;2023&lt;/Year&gt;&lt;RecNum&gt;29&lt;/RecNum&gt;&lt;DisplayText&gt;&lt;style size="10"&gt;[28]&lt;/style&gt;&lt;/DisplayText&gt;&lt;record&gt;&lt;rec-number&gt;29&lt;/rec-number&gt;&lt;foreign-keys&gt;&lt;key app="EN" db-id="fep0wfw9bxa2sqesstq5s9shd2r00ads5zpr" timestamp="1689611502"&gt;29&lt;/key&gt;&lt;/foreign-keys&gt;&lt;ref-type name="Web Page"&gt;12&lt;/ref-type&gt;&lt;contributors&gt;&lt;authors&gt;&lt;author&gt;Coinbase&lt;/author&gt;&lt;/authors&gt;&lt;/contributors&gt;&lt;titles&gt;&lt;title&gt;Coinbase Commerce Fees&lt;/title&gt;&lt;/titles&gt;&lt;number&gt;26 February 2023&lt;/number&gt;&lt;dates&gt;&lt;year&gt;2023&lt;/year&gt;&lt;/dates&gt;&lt;urls&gt;&lt;related-urls&gt;&lt;url&gt;https://help.coinbase.com/en/commerce/getting-started/fees&lt;/url&gt;&lt;/related-urls&gt;&lt;/urls&gt;&lt;/record&gt;&lt;/Cite&gt;&lt;/EndNote&gt;</w:instrText>
      </w:r>
      <w:r w:rsidR="00402E28">
        <w:fldChar w:fldCharType="separate"/>
      </w:r>
      <w:r w:rsidR="006560E1" w:rsidRPr="006560E1">
        <w:rPr>
          <w:noProof/>
          <w:sz w:val="20"/>
        </w:rPr>
        <w:t>[28]</w:t>
      </w:r>
      <w:r w:rsidR="00402E28">
        <w:fldChar w:fldCharType="end"/>
      </w:r>
      <w:r w:rsidR="00402E28">
        <w:t xml:space="preserve">. </w:t>
      </w:r>
      <w:r w:rsidR="00EB03F0">
        <w:t xml:space="preserve">After the profits of each strategy have been established, these can be compared to establish the effectiveness of each for </w:t>
      </w:r>
      <w:r w:rsidR="00233000">
        <w:t>retail investors</w:t>
      </w:r>
      <w:r w:rsidR="00EB03F0">
        <w:t>.</w:t>
      </w:r>
    </w:p>
    <w:p w14:paraId="2FD93023" w14:textId="7290F226" w:rsidR="00006447" w:rsidRDefault="00CE77D5" w:rsidP="00316F59">
      <w:pPr>
        <w:pStyle w:val="Heading3"/>
      </w:pPr>
      <w:r>
        <w:t>4</w:t>
      </w:r>
      <w:r w:rsidR="002C41FB">
        <w:t xml:space="preserve">.2.1 </w:t>
      </w:r>
      <w:r w:rsidR="00006447">
        <w:t>DCA</w:t>
      </w:r>
    </w:p>
    <w:p w14:paraId="490093AB" w14:textId="6A224EF0" w:rsidR="00E60B93" w:rsidRDefault="0062524B" w:rsidP="00453DB1">
      <w:r>
        <w:t xml:space="preserve">DCA can be executed using </w:t>
      </w:r>
      <w:r w:rsidR="000B4B73">
        <w:t>several</w:t>
      </w:r>
      <w:r>
        <w:t xml:space="preserve"> different time frames</w:t>
      </w:r>
      <w:r w:rsidR="00FD31D7">
        <w:t>. M</w:t>
      </w:r>
      <w:r w:rsidR="008B11F9">
        <w:t>onthly</w:t>
      </w:r>
      <w:r w:rsidR="00286D55">
        <w:t xml:space="preserve"> DCA was chosen due </w:t>
      </w:r>
      <w:r w:rsidR="007455F4">
        <w:t xml:space="preserve">it providing a good balance between </w:t>
      </w:r>
      <w:r w:rsidR="00286D55">
        <w:t xml:space="preserve">transaction fees </w:t>
      </w:r>
      <w:r w:rsidR="007455F4">
        <w:t xml:space="preserve">and </w:t>
      </w:r>
      <w:r w:rsidR="00764CD4">
        <w:t>overall price breadth.</w:t>
      </w:r>
      <w:r w:rsidR="00AB4148">
        <w:t xml:space="preserve"> </w:t>
      </w:r>
      <w:r w:rsidR="00527EA7">
        <w:t xml:space="preserve">62 </w:t>
      </w:r>
      <w:r w:rsidR="007A2C81">
        <w:t>months</w:t>
      </w:r>
      <w:r w:rsidR="00527EA7">
        <w:t xml:space="preserve"> </w:t>
      </w:r>
      <w:r w:rsidR="00701959">
        <w:t>were</w:t>
      </w:r>
      <w:r w:rsidR="00527EA7">
        <w:t xml:space="preserve"> present in the FGI dataset</w:t>
      </w:r>
      <w:r w:rsidR="007A2C81">
        <w:t xml:space="preserve">, </w:t>
      </w:r>
      <w:r w:rsidR="001C03F3">
        <w:t xml:space="preserve">resulting in </w:t>
      </w:r>
      <w:r w:rsidR="007A2C81">
        <w:t xml:space="preserve">the 1000 USD investment </w:t>
      </w:r>
      <w:r w:rsidR="006B2C52">
        <w:t xml:space="preserve">being </w:t>
      </w:r>
      <w:r w:rsidR="00527EA7">
        <w:t xml:space="preserve">separated into </w:t>
      </w:r>
      <w:r w:rsidR="007A2C81">
        <w:t xml:space="preserve">62 </w:t>
      </w:r>
      <w:r w:rsidR="000B11AE">
        <w:t xml:space="preserve">equal </w:t>
      </w:r>
      <w:r w:rsidR="007A2C81">
        <w:t xml:space="preserve">amounts. This totalled </w:t>
      </w:r>
      <w:r w:rsidR="00F341D9" w:rsidRPr="00F341D9">
        <w:t xml:space="preserve">15.96774194 </w:t>
      </w:r>
      <w:r w:rsidR="00313643">
        <w:t>USD per month</w:t>
      </w:r>
      <w:r w:rsidR="00012F2E">
        <w:t xml:space="preserve"> after accounting for fees</w:t>
      </w:r>
      <w:r w:rsidR="00734CD0">
        <w:t>.</w:t>
      </w:r>
      <w:r w:rsidR="00F94367">
        <w:t xml:space="preserve"> </w:t>
      </w:r>
      <w:r w:rsidR="0006035E">
        <w:t xml:space="preserve">To test the profitability of DCA, </w:t>
      </w:r>
      <w:r w:rsidR="004D3C0A">
        <w:t xml:space="preserve">this amount </w:t>
      </w:r>
      <w:r w:rsidR="00CB0D9C">
        <w:t xml:space="preserve">of </w:t>
      </w:r>
      <w:r w:rsidR="004D3C0A">
        <w:t>Bitcoin</w:t>
      </w:r>
      <w:r w:rsidR="00CB0D9C">
        <w:t xml:space="preserve"> was acquired</w:t>
      </w:r>
      <w:r w:rsidR="004D3C0A">
        <w:t xml:space="preserve"> on the first day of each month</w:t>
      </w:r>
      <w:r w:rsidR="0081056D">
        <w:t>,</w:t>
      </w:r>
      <w:r w:rsidR="001D411E">
        <w:t xml:space="preserve"> between 2018 and 2023</w:t>
      </w:r>
      <w:r w:rsidR="00C33E27">
        <w:t xml:space="preserve">. </w:t>
      </w:r>
      <w:r w:rsidR="00022691">
        <w:t>Furthermore,</w:t>
      </w:r>
      <w:r w:rsidR="00C33E27">
        <w:t xml:space="preserve"> information regarding </w:t>
      </w:r>
      <w:r w:rsidR="00022691">
        <w:t>the transaction</w:t>
      </w:r>
      <w:r w:rsidR="00AB2A9E">
        <w:t xml:space="preserve"> was recorded</w:t>
      </w:r>
      <w:r w:rsidR="00C33E27">
        <w:t xml:space="preserve">, including the </w:t>
      </w:r>
      <w:r w:rsidR="00791946">
        <w:t xml:space="preserve">Bitcoin price and amount spent. </w:t>
      </w:r>
      <w:r w:rsidR="00022691">
        <w:t xml:space="preserve">After processing all 62 months, the </w:t>
      </w:r>
      <w:r w:rsidR="00325ABA">
        <w:t>overall</w:t>
      </w:r>
      <w:r w:rsidR="00022691">
        <w:t xml:space="preserve"> Bitcoin </w:t>
      </w:r>
      <w:r w:rsidR="00325ABA">
        <w:t>amount was converted to USD to provide a profit</w:t>
      </w:r>
      <w:r w:rsidR="00486EE2">
        <w:t xml:space="preserve"> value</w:t>
      </w:r>
      <w:r w:rsidR="00325ABA">
        <w:t>.</w:t>
      </w:r>
      <w:r w:rsidR="0073289A">
        <w:t xml:space="preserve"> </w:t>
      </w:r>
      <w:r w:rsidR="00E60B93">
        <w:t xml:space="preserve">With the DCA strategy utilising a </w:t>
      </w:r>
      <w:r w:rsidR="00707DE0">
        <w:t>fixed timeframe-based method, it isn’t possible to integrate</w:t>
      </w:r>
      <w:r w:rsidR="002B0534">
        <w:t xml:space="preserve"> the FGI within this.</w:t>
      </w:r>
      <w:r w:rsidR="0017072D">
        <w:t xml:space="preserve"> </w:t>
      </w:r>
      <w:r w:rsidR="007E1DD5">
        <w:t>Therefore,</w:t>
      </w:r>
      <w:r w:rsidR="0017072D">
        <w:t xml:space="preserve"> only the profit monthly DCA will be calculated.</w:t>
      </w:r>
    </w:p>
    <w:p w14:paraId="6A600667" w14:textId="3B2C10F1" w:rsidR="00FC1D61" w:rsidRDefault="00CE77D5" w:rsidP="00316F59">
      <w:pPr>
        <w:pStyle w:val="Heading3"/>
      </w:pPr>
      <w:r>
        <w:t>4</w:t>
      </w:r>
      <w:r w:rsidR="002C41FB">
        <w:t xml:space="preserve">.2.2 </w:t>
      </w:r>
      <w:r w:rsidR="00006447">
        <w:t>HODL</w:t>
      </w:r>
    </w:p>
    <w:p w14:paraId="4D2FB270" w14:textId="77A507FC" w:rsidR="00F910F9" w:rsidRDefault="00947712" w:rsidP="00436216">
      <w:r>
        <w:t xml:space="preserve">Two separate methods were used to calculate profits generated from the HODL </w:t>
      </w:r>
      <w:r w:rsidR="002C0676">
        <w:t>strategy</w:t>
      </w:r>
      <w:r>
        <w:t xml:space="preserve">. </w:t>
      </w:r>
      <w:r w:rsidR="00873B82">
        <w:t>The first</w:t>
      </w:r>
      <w:r w:rsidR="00E13DD3">
        <w:t xml:space="preserve"> method followed the traditional strategy of </w:t>
      </w:r>
      <w:r w:rsidR="00873B82">
        <w:t>purchasing a large amount</w:t>
      </w:r>
      <w:r w:rsidR="0061243D">
        <w:t xml:space="preserve"> (1000 USD)</w:t>
      </w:r>
      <w:r w:rsidR="00873B82">
        <w:t xml:space="preserve"> and </w:t>
      </w:r>
      <w:r w:rsidR="00D02608">
        <w:t xml:space="preserve">holding it over the </w:t>
      </w:r>
      <w:r w:rsidR="00287010">
        <w:t>entire</w:t>
      </w:r>
      <w:r w:rsidR="00D02608">
        <w:t xml:space="preserve"> </w:t>
      </w:r>
      <w:r w:rsidR="00EE48E8">
        <w:t xml:space="preserve">FGI data </w:t>
      </w:r>
      <w:r w:rsidR="00287010">
        <w:t>duration</w:t>
      </w:r>
      <w:r w:rsidR="00D02608">
        <w:t xml:space="preserve">. </w:t>
      </w:r>
      <w:r w:rsidR="00F910F9">
        <w:t xml:space="preserve">The second method followed a similar </w:t>
      </w:r>
      <w:r w:rsidR="00221312">
        <w:t>approach</w:t>
      </w:r>
      <w:r w:rsidR="00520419">
        <w:t xml:space="preserve"> whilst also integrating the FGI values. </w:t>
      </w:r>
      <w:r w:rsidR="008902AD">
        <w:t xml:space="preserve">To </w:t>
      </w:r>
      <w:r w:rsidR="006528A7">
        <w:t>execute</w:t>
      </w:r>
      <w:r w:rsidR="008902AD">
        <w:t xml:space="preserve"> this method, </w:t>
      </w:r>
      <w:r w:rsidR="00FF1D75">
        <w:t>100 separate tests</w:t>
      </w:r>
      <w:r w:rsidR="008902AD">
        <w:t xml:space="preserve"> were </w:t>
      </w:r>
      <w:r w:rsidR="00E02BCF">
        <w:t>established</w:t>
      </w:r>
      <w:r w:rsidR="004D72E1">
        <w:t>, one</w:t>
      </w:r>
      <w:r w:rsidR="00FF1D75">
        <w:t xml:space="preserve"> for each possible FGI values</w:t>
      </w:r>
      <w:r w:rsidR="00693894">
        <w:t xml:space="preserve"> between</w:t>
      </w:r>
      <w:r w:rsidR="00FF1D75">
        <w:t xml:space="preserve"> 0</w:t>
      </w:r>
      <w:r w:rsidR="007D21DA">
        <w:t>-</w:t>
      </w:r>
      <w:r w:rsidR="004F0703">
        <w:t>99</w:t>
      </w:r>
      <w:r w:rsidR="00FF1D75">
        <w:t xml:space="preserve">. </w:t>
      </w:r>
      <w:r w:rsidR="00032852">
        <w:t>For each test</w:t>
      </w:r>
      <w:r w:rsidR="00064958">
        <w:t>,</w:t>
      </w:r>
      <w:r w:rsidR="00B73070">
        <w:t xml:space="preserve"> </w:t>
      </w:r>
      <w:r w:rsidR="001D712C">
        <w:t>Bitcoin was purchased once the daily FGI</w:t>
      </w:r>
      <w:r w:rsidR="00637D8B">
        <w:t xml:space="preserve"> value</w:t>
      </w:r>
      <w:r w:rsidR="001D712C">
        <w:t xml:space="preserve"> was beneath the FGI value given to the test. </w:t>
      </w:r>
      <w:r w:rsidR="00D23100">
        <w:t xml:space="preserve">For </w:t>
      </w:r>
      <w:r w:rsidR="007C4978">
        <w:t>example</w:t>
      </w:r>
      <w:r w:rsidR="00D23100">
        <w:t xml:space="preserve">, if test 50 was initiated, each day of the FGI dataset would be iterated through until </w:t>
      </w:r>
      <w:r w:rsidR="00D636EA">
        <w:t>an FGI value of 50 or lower was present</w:t>
      </w:r>
      <w:r w:rsidR="00E642D7">
        <w:t xml:space="preserve">. Once this value had been reached, </w:t>
      </w:r>
      <w:r w:rsidR="006669BC">
        <w:t>Bitcoin would be bought</w:t>
      </w:r>
      <w:r w:rsidR="00E642D7">
        <w:t xml:space="preserve"> for the open price of that day</w:t>
      </w:r>
      <w:r w:rsidR="008C0901">
        <w:t xml:space="preserve"> with the maximum amount</w:t>
      </w:r>
      <w:r w:rsidR="00D636EA">
        <w:t xml:space="preserve">. </w:t>
      </w:r>
      <w:r w:rsidR="007151B3">
        <w:t xml:space="preserve">Both methods follow the same fundamentals and the overall Bitcoin amount accumulated was sold on the final day to provide an overall profit </w:t>
      </w:r>
      <w:r w:rsidR="00CC0FA8">
        <w:t>value</w:t>
      </w:r>
      <w:r w:rsidR="007151B3">
        <w:t>.</w:t>
      </w:r>
    </w:p>
    <w:p w14:paraId="5397F8BB" w14:textId="2B549765" w:rsidR="001D6869" w:rsidRDefault="00CE77D5" w:rsidP="00316F59">
      <w:pPr>
        <w:pStyle w:val="Heading3"/>
      </w:pPr>
      <w:r>
        <w:t>4</w:t>
      </w:r>
      <w:r w:rsidR="002C41FB">
        <w:t xml:space="preserve">.2.3 </w:t>
      </w:r>
      <w:r w:rsidR="001D6869">
        <w:t>F</w:t>
      </w:r>
      <w:r w:rsidR="00316F59">
        <w:t>ear</w:t>
      </w:r>
      <w:r w:rsidR="00AC4DDD">
        <w:t xml:space="preserve">/Greed Index </w:t>
      </w:r>
      <w:r w:rsidR="001D6869">
        <w:t>Pairs</w:t>
      </w:r>
    </w:p>
    <w:p w14:paraId="22A47061" w14:textId="523E9F2F" w:rsidR="005521D8" w:rsidRPr="003D72E8" w:rsidRDefault="00442422" w:rsidP="003D72E8">
      <w:r>
        <w:t xml:space="preserve">The final method </w:t>
      </w:r>
      <w:r w:rsidR="00062EC2">
        <w:t>performed</w:t>
      </w:r>
      <w:r>
        <w:t xml:space="preserve"> used the FGI values to determine the buying and selling times. </w:t>
      </w:r>
      <w:r w:rsidR="00996BCB">
        <w:t>This</w:t>
      </w:r>
      <w:r w:rsidR="00A919FB">
        <w:t xml:space="preserve"> required the creation of</w:t>
      </w:r>
      <w:r w:rsidR="00421522">
        <w:t xml:space="preserve"> 4</w:t>
      </w:r>
      <w:r w:rsidR="00662FFB">
        <w:t>,</w:t>
      </w:r>
      <w:r w:rsidR="00421522">
        <w:t>950</w:t>
      </w:r>
      <w:r w:rsidR="00A919FB">
        <w:t xml:space="preserve"> </w:t>
      </w:r>
      <w:r w:rsidR="00421522">
        <w:t>“</w:t>
      </w:r>
      <w:r w:rsidR="00A919FB">
        <w:t>pairs</w:t>
      </w:r>
      <w:r w:rsidR="00421522">
        <w:t>”</w:t>
      </w:r>
      <w:r w:rsidR="00A919FB">
        <w:t xml:space="preserve"> of values</w:t>
      </w:r>
      <w:r w:rsidR="00B324CE">
        <w:t>.</w:t>
      </w:r>
      <w:r w:rsidR="002666F8">
        <w:t xml:space="preserve"> These values</w:t>
      </w:r>
      <w:r w:rsidR="00530DA6">
        <w:t xml:space="preserve"> ranged between 0</w:t>
      </w:r>
      <w:r w:rsidR="00C71CDD">
        <w:t>-</w:t>
      </w:r>
      <w:r w:rsidR="007740F2">
        <w:t>99</w:t>
      </w:r>
      <w:r w:rsidR="00A05476">
        <w:t xml:space="preserve"> and</w:t>
      </w:r>
      <w:r w:rsidR="002666F8">
        <w:t xml:space="preserve"> corresponded to </w:t>
      </w:r>
      <w:r w:rsidR="00C518C7">
        <w:t>when Bitcoin should be bought or sold</w:t>
      </w:r>
      <w:r w:rsidR="00022D90">
        <w:t xml:space="preserve"> based upon the FGI value for that day</w:t>
      </w:r>
      <w:r w:rsidR="00C518C7">
        <w:t>.</w:t>
      </w:r>
      <w:r w:rsidR="003B7F4D">
        <w:t xml:space="preserve"> The pairs are displayed as “X-Y”, where X is the value to sell at and Y is the value to buy at.</w:t>
      </w:r>
      <w:r w:rsidR="00025130">
        <w:t xml:space="preserve"> When the</w:t>
      </w:r>
      <w:r w:rsidR="00251DF1">
        <w:t>se</w:t>
      </w:r>
      <w:r w:rsidR="00025130">
        <w:t xml:space="preserve"> pairs were created, </w:t>
      </w:r>
      <w:r w:rsidR="009B1917">
        <w:t>the buy value always had to be beneath the sell value</w:t>
      </w:r>
      <w:r w:rsidR="00666F25">
        <w:t xml:space="preserve">. </w:t>
      </w:r>
      <w:r w:rsidR="00490D5E">
        <w:t xml:space="preserve">This ensured </w:t>
      </w:r>
      <w:r w:rsidR="00C16717">
        <w:t xml:space="preserve">that a recurring loop could not be formed, </w:t>
      </w:r>
      <w:r w:rsidR="00D50218">
        <w:t xml:space="preserve">whereby the method </w:t>
      </w:r>
      <w:r w:rsidR="00C16717">
        <w:t>b</w:t>
      </w:r>
      <w:r w:rsidR="00D50218">
        <w:t>ought and sold every single day of the test.</w:t>
      </w:r>
      <w:r w:rsidR="00D17FDF" w:rsidRPr="00D17FDF">
        <w:t xml:space="preserve"> </w:t>
      </w:r>
      <w:r w:rsidR="00D17FDF">
        <w:t xml:space="preserve">This </w:t>
      </w:r>
      <w:r w:rsidR="00A23EE0">
        <w:t xml:space="preserve">also </w:t>
      </w:r>
      <w:r w:rsidR="00D17FDF">
        <w:t>explains</w:t>
      </w:r>
      <w:r w:rsidR="00552928">
        <w:t xml:space="preserve"> why</w:t>
      </w:r>
      <w:r w:rsidR="00D17FDF">
        <w:t xml:space="preserve"> the number of pairs is 4,950, rather than 10,000</w:t>
      </w:r>
      <w:r w:rsidR="005B3941">
        <w:t xml:space="preserve"> as seen in </w:t>
      </w:r>
      <w:r w:rsidR="009B754D">
        <w:t>T</w:t>
      </w:r>
      <w:r w:rsidR="005B3941">
        <w:t>able 2</w:t>
      </w:r>
      <w:r w:rsidR="00C024F5">
        <w:t xml:space="preserve">. </w:t>
      </w:r>
    </w:p>
    <w:p w14:paraId="1606F4D7" w14:textId="25D2CA37" w:rsidR="00DC7D05" w:rsidRDefault="00DC7D05" w:rsidP="00DC7D05">
      <w:pPr>
        <w:spacing w:after="0" w:line="240" w:lineRule="auto"/>
        <w:jc w:val="center"/>
        <w:rPr>
          <w:b/>
          <w:bCs/>
        </w:rPr>
      </w:pPr>
      <w:r>
        <w:rPr>
          <w:b/>
          <w:bCs/>
        </w:rPr>
        <w:t>Table 2. FGI Pairs Data Structure</w:t>
      </w:r>
      <w:r w:rsidRPr="00842FD3">
        <w:rPr>
          <w:b/>
          <w:bCs/>
        </w:rPr>
        <w:t xml:space="preserve"> </w:t>
      </w:r>
    </w:p>
    <w:p w14:paraId="23EB91D5" w14:textId="77777777" w:rsidR="00DC7D05" w:rsidRPr="00D07DD2" w:rsidRDefault="00DC7D05" w:rsidP="00DC7D05">
      <w:pPr>
        <w:spacing w:after="0" w:line="240" w:lineRule="auto"/>
        <w:jc w:val="center"/>
        <w:rPr>
          <w:b/>
          <w:bCs/>
        </w:rPr>
      </w:pPr>
    </w:p>
    <w:tbl>
      <w:tblPr>
        <w:tblW w:w="8640" w:type="dxa"/>
        <w:tblLook w:val="04A0" w:firstRow="1" w:lastRow="0" w:firstColumn="1" w:lastColumn="0" w:noHBand="0" w:noVBand="1"/>
      </w:tblPr>
      <w:tblGrid>
        <w:gridCol w:w="960"/>
        <w:gridCol w:w="960"/>
        <w:gridCol w:w="1024"/>
        <w:gridCol w:w="1024"/>
        <w:gridCol w:w="1023"/>
        <w:gridCol w:w="1023"/>
        <w:gridCol w:w="1023"/>
        <w:gridCol w:w="1023"/>
        <w:gridCol w:w="580"/>
      </w:tblGrid>
      <w:tr w:rsidR="00DC7D05" w:rsidRPr="00576E1C" w14:paraId="3662B76A" w14:textId="77777777" w:rsidTr="00431C1B">
        <w:trPr>
          <w:trHeight w:val="300"/>
        </w:trPr>
        <w:tc>
          <w:tcPr>
            <w:tcW w:w="960" w:type="dxa"/>
            <w:shd w:val="clear" w:color="auto" w:fill="auto"/>
            <w:noWrap/>
            <w:vAlign w:val="bottom"/>
            <w:hideMark/>
          </w:tcPr>
          <w:p w14:paraId="1F4654EC" w14:textId="77777777" w:rsidR="00DC7D05" w:rsidRPr="00576E1C" w:rsidRDefault="00DC7D05" w:rsidP="00431C1B">
            <w:pPr>
              <w:spacing w:after="0" w:line="240" w:lineRule="auto"/>
              <w:rPr>
                <w:rFonts w:ascii="Times New Roman" w:eastAsia="Times New Roman" w:hAnsi="Times New Roman" w:cs="Times New Roman"/>
                <w:kern w:val="0"/>
                <w:sz w:val="24"/>
                <w:szCs w:val="24"/>
                <w:lang w:eastAsia="en-GB"/>
                <w14:ligatures w14:val="none"/>
              </w:rPr>
            </w:pPr>
          </w:p>
        </w:tc>
        <w:tc>
          <w:tcPr>
            <w:tcW w:w="960" w:type="dxa"/>
            <w:tcBorders>
              <w:bottom w:val="nil"/>
              <w:right w:val="single" w:sz="4" w:space="0" w:color="auto"/>
            </w:tcBorders>
            <w:shd w:val="clear" w:color="auto" w:fill="auto"/>
            <w:noWrap/>
            <w:vAlign w:val="bottom"/>
            <w:hideMark/>
          </w:tcPr>
          <w:p w14:paraId="6834B294" w14:textId="77777777" w:rsidR="00DC7D05" w:rsidRPr="00576E1C" w:rsidRDefault="00DC7D05" w:rsidP="00431C1B">
            <w:pPr>
              <w:spacing w:after="0" w:line="240" w:lineRule="auto"/>
              <w:rPr>
                <w:rFonts w:ascii="Times New Roman" w:eastAsia="Times New Roman" w:hAnsi="Times New Roman" w:cs="Times New Roman"/>
                <w:kern w:val="0"/>
                <w:sz w:val="20"/>
                <w:szCs w:val="20"/>
                <w:lang w:eastAsia="en-GB"/>
                <w14:ligatures w14:val="none"/>
              </w:rPr>
            </w:pPr>
          </w:p>
        </w:tc>
        <w:tc>
          <w:tcPr>
            <w:tcW w:w="6720" w:type="dxa"/>
            <w:gridSpan w:val="7"/>
            <w:tcBorders>
              <w:top w:val="single" w:sz="4" w:space="0" w:color="auto"/>
              <w:left w:val="single" w:sz="4" w:space="0" w:color="auto"/>
              <w:bottom w:val="single" w:sz="4" w:space="0" w:color="auto"/>
              <w:right w:val="nil"/>
            </w:tcBorders>
            <w:shd w:val="clear" w:color="auto" w:fill="auto"/>
            <w:vAlign w:val="center"/>
            <w:hideMark/>
          </w:tcPr>
          <w:p w14:paraId="48B3D798"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D07DD2">
              <w:rPr>
                <w:rFonts w:ascii="Calibri" w:eastAsia="Times New Roman" w:hAnsi="Calibri" w:cs="Calibri"/>
                <w:b/>
                <w:bCs/>
                <w:color w:val="000000"/>
                <w:kern w:val="0"/>
                <w:lang w:eastAsia="en-GB"/>
                <w14:ligatures w14:val="none"/>
              </w:rPr>
              <w:t>Sell</w:t>
            </w:r>
            <w:r w:rsidRPr="00576E1C">
              <w:rPr>
                <w:rFonts w:ascii="Calibri" w:eastAsia="Times New Roman" w:hAnsi="Calibri" w:cs="Calibri"/>
                <w:b/>
                <w:bCs/>
                <w:color w:val="000000"/>
                <w:kern w:val="0"/>
                <w:lang w:eastAsia="en-GB"/>
                <w14:ligatures w14:val="none"/>
              </w:rPr>
              <w:t xml:space="preserve"> FGI Value</w:t>
            </w:r>
          </w:p>
        </w:tc>
      </w:tr>
      <w:tr w:rsidR="00DC7D05" w:rsidRPr="00576E1C" w14:paraId="0F891E42" w14:textId="77777777" w:rsidTr="00431C1B">
        <w:trPr>
          <w:trHeight w:val="300"/>
        </w:trPr>
        <w:tc>
          <w:tcPr>
            <w:tcW w:w="960" w:type="dxa"/>
            <w:tcBorders>
              <w:top w:val="nil"/>
              <w:bottom w:val="single" w:sz="4" w:space="0" w:color="auto"/>
              <w:right w:val="nil"/>
            </w:tcBorders>
            <w:shd w:val="clear" w:color="auto" w:fill="auto"/>
            <w:noWrap/>
            <w:vAlign w:val="bottom"/>
            <w:hideMark/>
          </w:tcPr>
          <w:p w14:paraId="04232525"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960" w:type="dxa"/>
            <w:tcBorders>
              <w:top w:val="nil"/>
              <w:left w:val="nil"/>
              <w:bottom w:val="single" w:sz="4" w:space="0" w:color="auto"/>
              <w:right w:val="single" w:sz="4" w:space="0" w:color="auto"/>
            </w:tcBorders>
            <w:shd w:val="clear" w:color="auto" w:fill="auto"/>
            <w:noWrap/>
            <w:vAlign w:val="center"/>
            <w:hideMark/>
          </w:tcPr>
          <w:p w14:paraId="5354A26E"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 </w:t>
            </w:r>
          </w:p>
        </w:tc>
        <w:tc>
          <w:tcPr>
            <w:tcW w:w="1024" w:type="dxa"/>
            <w:tcBorders>
              <w:top w:val="nil"/>
              <w:left w:val="nil"/>
              <w:bottom w:val="single" w:sz="4" w:space="0" w:color="auto"/>
              <w:right w:val="nil"/>
            </w:tcBorders>
            <w:shd w:val="clear" w:color="auto" w:fill="auto"/>
            <w:noWrap/>
            <w:vAlign w:val="center"/>
            <w:hideMark/>
          </w:tcPr>
          <w:p w14:paraId="70E83352"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1</w:t>
            </w:r>
          </w:p>
        </w:tc>
        <w:tc>
          <w:tcPr>
            <w:tcW w:w="1024" w:type="dxa"/>
            <w:tcBorders>
              <w:top w:val="nil"/>
              <w:left w:val="nil"/>
              <w:bottom w:val="single" w:sz="4" w:space="0" w:color="auto"/>
              <w:right w:val="nil"/>
            </w:tcBorders>
            <w:shd w:val="clear" w:color="auto" w:fill="auto"/>
            <w:noWrap/>
            <w:vAlign w:val="center"/>
            <w:hideMark/>
          </w:tcPr>
          <w:p w14:paraId="1705B712"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2</w:t>
            </w:r>
          </w:p>
        </w:tc>
        <w:tc>
          <w:tcPr>
            <w:tcW w:w="1023" w:type="dxa"/>
            <w:tcBorders>
              <w:top w:val="nil"/>
              <w:left w:val="nil"/>
              <w:bottom w:val="single" w:sz="4" w:space="0" w:color="auto"/>
              <w:right w:val="nil"/>
            </w:tcBorders>
            <w:shd w:val="clear" w:color="auto" w:fill="auto"/>
            <w:noWrap/>
            <w:vAlign w:val="center"/>
            <w:hideMark/>
          </w:tcPr>
          <w:p w14:paraId="514CDEC4"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3</w:t>
            </w:r>
          </w:p>
        </w:tc>
        <w:tc>
          <w:tcPr>
            <w:tcW w:w="1023" w:type="dxa"/>
            <w:tcBorders>
              <w:top w:val="nil"/>
              <w:left w:val="nil"/>
              <w:bottom w:val="single" w:sz="4" w:space="0" w:color="auto"/>
              <w:right w:val="nil"/>
            </w:tcBorders>
            <w:shd w:val="clear" w:color="auto" w:fill="auto"/>
            <w:noWrap/>
            <w:vAlign w:val="center"/>
            <w:hideMark/>
          </w:tcPr>
          <w:p w14:paraId="0D0AEC02"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4</w:t>
            </w:r>
          </w:p>
        </w:tc>
        <w:tc>
          <w:tcPr>
            <w:tcW w:w="1023" w:type="dxa"/>
            <w:tcBorders>
              <w:top w:val="nil"/>
              <w:left w:val="nil"/>
              <w:bottom w:val="single" w:sz="4" w:space="0" w:color="auto"/>
              <w:right w:val="nil"/>
            </w:tcBorders>
            <w:shd w:val="clear" w:color="auto" w:fill="auto"/>
            <w:noWrap/>
            <w:vAlign w:val="center"/>
            <w:hideMark/>
          </w:tcPr>
          <w:p w14:paraId="770CC44B"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5</w:t>
            </w:r>
          </w:p>
        </w:tc>
        <w:tc>
          <w:tcPr>
            <w:tcW w:w="1023" w:type="dxa"/>
            <w:tcBorders>
              <w:top w:val="nil"/>
              <w:left w:val="nil"/>
              <w:bottom w:val="single" w:sz="4" w:space="0" w:color="auto"/>
              <w:right w:val="nil"/>
            </w:tcBorders>
            <w:shd w:val="clear" w:color="auto" w:fill="auto"/>
            <w:noWrap/>
            <w:vAlign w:val="center"/>
            <w:hideMark/>
          </w:tcPr>
          <w:p w14:paraId="3FD35A98"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6</w:t>
            </w:r>
          </w:p>
        </w:tc>
        <w:tc>
          <w:tcPr>
            <w:tcW w:w="580" w:type="dxa"/>
            <w:tcBorders>
              <w:top w:val="nil"/>
              <w:left w:val="nil"/>
              <w:bottom w:val="single" w:sz="4" w:space="0" w:color="auto"/>
              <w:right w:val="nil"/>
            </w:tcBorders>
            <w:shd w:val="clear" w:color="auto" w:fill="auto"/>
            <w:noWrap/>
            <w:vAlign w:val="center"/>
            <w:hideMark/>
          </w:tcPr>
          <w:p w14:paraId="2A47620C"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w:t>
            </w:r>
          </w:p>
        </w:tc>
      </w:tr>
      <w:tr w:rsidR="00DC7D05" w:rsidRPr="00576E1C" w14:paraId="77BE6546" w14:textId="77777777" w:rsidTr="00431C1B">
        <w:trPr>
          <w:trHeight w:val="300"/>
        </w:trPr>
        <w:tc>
          <w:tcPr>
            <w:tcW w:w="960" w:type="dxa"/>
            <w:vMerge w:val="restart"/>
            <w:tcBorders>
              <w:top w:val="single" w:sz="4" w:space="0" w:color="auto"/>
              <w:left w:val="single" w:sz="4" w:space="0" w:color="auto"/>
              <w:bottom w:val="nil"/>
              <w:right w:val="single" w:sz="4" w:space="0" w:color="auto"/>
            </w:tcBorders>
            <w:shd w:val="clear" w:color="auto" w:fill="auto"/>
            <w:vAlign w:val="center"/>
            <w:hideMark/>
          </w:tcPr>
          <w:p w14:paraId="1A5A90C9"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D07DD2">
              <w:rPr>
                <w:rFonts w:ascii="Calibri" w:eastAsia="Times New Roman" w:hAnsi="Calibri" w:cs="Calibri"/>
                <w:b/>
                <w:bCs/>
                <w:color w:val="000000"/>
                <w:kern w:val="0"/>
                <w:lang w:eastAsia="en-GB"/>
                <w14:ligatures w14:val="none"/>
              </w:rPr>
              <w:t>Buy</w:t>
            </w:r>
            <w:r w:rsidRPr="00576E1C">
              <w:rPr>
                <w:rFonts w:ascii="Calibri" w:eastAsia="Times New Roman" w:hAnsi="Calibri" w:cs="Calibri"/>
                <w:b/>
                <w:bCs/>
                <w:color w:val="000000"/>
                <w:kern w:val="0"/>
                <w:lang w:eastAsia="en-GB"/>
                <w14:ligatures w14:val="none"/>
              </w:rPr>
              <w:t xml:space="preserve"> FGI Value</w:t>
            </w:r>
          </w:p>
        </w:tc>
        <w:tc>
          <w:tcPr>
            <w:tcW w:w="960" w:type="dxa"/>
            <w:tcBorders>
              <w:top w:val="nil"/>
              <w:left w:val="nil"/>
              <w:bottom w:val="nil"/>
              <w:right w:val="single" w:sz="4" w:space="0" w:color="auto"/>
            </w:tcBorders>
            <w:shd w:val="clear" w:color="auto" w:fill="auto"/>
            <w:noWrap/>
            <w:vAlign w:val="center"/>
            <w:hideMark/>
          </w:tcPr>
          <w:p w14:paraId="1F713B73"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0</w:t>
            </w:r>
          </w:p>
        </w:tc>
        <w:tc>
          <w:tcPr>
            <w:tcW w:w="1024" w:type="dxa"/>
            <w:tcBorders>
              <w:top w:val="nil"/>
              <w:left w:val="nil"/>
              <w:bottom w:val="nil"/>
              <w:right w:val="nil"/>
            </w:tcBorders>
            <w:shd w:val="clear" w:color="auto" w:fill="auto"/>
            <w:noWrap/>
            <w:vAlign w:val="center"/>
            <w:hideMark/>
          </w:tcPr>
          <w:p w14:paraId="560268BE"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1-0</w:t>
            </w:r>
          </w:p>
        </w:tc>
        <w:tc>
          <w:tcPr>
            <w:tcW w:w="1024" w:type="dxa"/>
            <w:tcBorders>
              <w:top w:val="nil"/>
              <w:left w:val="nil"/>
              <w:bottom w:val="nil"/>
              <w:right w:val="nil"/>
            </w:tcBorders>
            <w:shd w:val="clear" w:color="auto" w:fill="auto"/>
            <w:noWrap/>
            <w:vAlign w:val="center"/>
            <w:hideMark/>
          </w:tcPr>
          <w:p w14:paraId="3579232E"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2-0</w:t>
            </w:r>
          </w:p>
        </w:tc>
        <w:tc>
          <w:tcPr>
            <w:tcW w:w="1023" w:type="dxa"/>
            <w:tcBorders>
              <w:top w:val="nil"/>
              <w:left w:val="nil"/>
              <w:bottom w:val="nil"/>
              <w:right w:val="nil"/>
            </w:tcBorders>
            <w:shd w:val="clear" w:color="auto" w:fill="auto"/>
            <w:noWrap/>
            <w:vAlign w:val="center"/>
            <w:hideMark/>
          </w:tcPr>
          <w:p w14:paraId="0347739B"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3-0</w:t>
            </w:r>
          </w:p>
        </w:tc>
        <w:tc>
          <w:tcPr>
            <w:tcW w:w="1023" w:type="dxa"/>
            <w:tcBorders>
              <w:top w:val="nil"/>
              <w:left w:val="nil"/>
              <w:bottom w:val="nil"/>
              <w:right w:val="nil"/>
            </w:tcBorders>
            <w:shd w:val="clear" w:color="auto" w:fill="auto"/>
            <w:noWrap/>
            <w:vAlign w:val="center"/>
            <w:hideMark/>
          </w:tcPr>
          <w:p w14:paraId="672AB741"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4-0</w:t>
            </w:r>
          </w:p>
        </w:tc>
        <w:tc>
          <w:tcPr>
            <w:tcW w:w="1023" w:type="dxa"/>
            <w:tcBorders>
              <w:top w:val="nil"/>
              <w:left w:val="nil"/>
              <w:bottom w:val="nil"/>
              <w:right w:val="nil"/>
            </w:tcBorders>
            <w:shd w:val="clear" w:color="auto" w:fill="auto"/>
            <w:noWrap/>
            <w:vAlign w:val="center"/>
            <w:hideMark/>
          </w:tcPr>
          <w:p w14:paraId="6CC5306C"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5-0</w:t>
            </w:r>
          </w:p>
        </w:tc>
        <w:tc>
          <w:tcPr>
            <w:tcW w:w="1023" w:type="dxa"/>
            <w:tcBorders>
              <w:top w:val="nil"/>
              <w:left w:val="nil"/>
              <w:bottom w:val="nil"/>
              <w:right w:val="nil"/>
            </w:tcBorders>
            <w:shd w:val="clear" w:color="auto" w:fill="auto"/>
            <w:noWrap/>
            <w:vAlign w:val="center"/>
            <w:hideMark/>
          </w:tcPr>
          <w:p w14:paraId="63DFA115"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0</w:t>
            </w:r>
          </w:p>
        </w:tc>
        <w:tc>
          <w:tcPr>
            <w:tcW w:w="580" w:type="dxa"/>
            <w:tcBorders>
              <w:top w:val="nil"/>
              <w:left w:val="nil"/>
              <w:bottom w:val="nil"/>
              <w:right w:val="nil"/>
            </w:tcBorders>
            <w:shd w:val="clear" w:color="auto" w:fill="auto"/>
            <w:noWrap/>
            <w:vAlign w:val="center"/>
            <w:hideMark/>
          </w:tcPr>
          <w:p w14:paraId="15339A98"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721C5008"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5E402723"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5E2A5B88"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1</w:t>
            </w:r>
          </w:p>
        </w:tc>
        <w:tc>
          <w:tcPr>
            <w:tcW w:w="1024" w:type="dxa"/>
            <w:tcBorders>
              <w:top w:val="nil"/>
              <w:left w:val="nil"/>
              <w:bottom w:val="nil"/>
              <w:right w:val="nil"/>
            </w:tcBorders>
            <w:shd w:val="clear" w:color="auto" w:fill="auto"/>
            <w:noWrap/>
            <w:vAlign w:val="center"/>
            <w:hideMark/>
          </w:tcPr>
          <w:p w14:paraId="1A0646E0"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1024" w:type="dxa"/>
            <w:tcBorders>
              <w:top w:val="nil"/>
              <w:left w:val="nil"/>
              <w:bottom w:val="nil"/>
              <w:right w:val="nil"/>
            </w:tcBorders>
            <w:shd w:val="clear" w:color="auto" w:fill="auto"/>
            <w:noWrap/>
            <w:vAlign w:val="center"/>
            <w:hideMark/>
          </w:tcPr>
          <w:p w14:paraId="7DD9CA60"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2-1</w:t>
            </w:r>
          </w:p>
        </w:tc>
        <w:tc>
          <w:tcPr>
            <w:tcW w:w="1023" w:type="dxa"/>
            <w:tcBorders>
              <w:top w:val="nil"/>
              <w:left w:val="nil"/>
              <w:bottom w:val="nil"/>
              <w:right w:val="nil"/>
            </w:tcBorders>
            <w:shd w:val="clear" w:color="auto" w:fill="auto"/>
            <w:noWrap/>
            <w:vAlign w:val="center"/>
            <w:hideMark/>
          </w:tcPr>
          <w:p w14:paraId="2735BE43"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3-1</w:t>
            </w:r>
          </w:p>
        </w:tc>
        <w:tc>
          <w:tcPr>
            <w:tcW w:w="1023" w:type="dxa"/>
            <w:tcBorders>
              <w:top w:val="nil"/>
              <w:left w:val="nil"/>
              <w:bottom w:val="nil"/>
              <w:right w:val="nil"/>
            </w:tcBorders>
            <w:shd w:val="clear" w:color="auto" w:fill="auto"/>
            <w:noWrap/>
            <w:vAlign w:val="center"/>
            <w:hideMark/>
          </w:tcPr>
          <w:p w14:paraId="53D0CDB5"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4-1</w:t>
            </w:r>
          </w:p>
        </w:tc>
        <w:tc>
          <w:tcPr>
            <w:tcW w:w="1023" w:type="dxa"/>
            <w:tcBorders>
              <w:top w:val="nil"/>
              <w:left w:val="nil"/>
              <w:bottom w:val="nil"/>
              <w:right w:val="nil"/>
            </w:tcBorders>
            <w:shd w:val="clear" w:color="auto" w:fill="auto"/>
            <w:noWrap/>
            <w:vAlign w:val="center"/>
            <w:hideMark/>
          </w:tcPr>
          <w:p w14:paraId="0C706988"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5-1</w:t>
            </w:r>
          </w:p>
        </w:tc>
        <w:tc>
          <w:tcPr>
            <w:tcW w:w="1023" w:type="dxa"/>
            <w:tcBorders>
              <w:top w:val="nil"/>
              <w:left w:val="nil"/>
              <w:bottom w:val="nil"/>
              <w:right w:val="nil"/>
            </w:tcBorders>
            <w:shd w:val="clear" w:color="auto" w:fill="auto"/>
            <w:noWrap/>
            <w:vAlign w:val="center"/>
            <w:hideMark/>
          </w:tcPr>
          <w:p w14:paraId="4F8D328A"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1</w:t>
            </w:r>
          </w:p>
        </w:tc>
        <w:tc>
          <w:tcPr>
            <w:tcW w:w="580" w:type="dxa"/>
            <w:tcBorders>
              <w:top w:val="nil"/>
              <w:left w:val="nil"/>
              <w:bottom w:val="nil"/>
              <w:right w:val="nil"/>
            </w:tcBorders>
            <w:shd w:val="clear" w:color="auto" w:fill="auto"/>
            <w:noWrap/>
            <w:vAlign w:val="center"/>
            <w:hideMark/>
          </w:tcPr>
          <w:p w14:paraId="76D8B172"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5E2E3064"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43373938"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389AEBFE"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2</w:t>
            </w:r>
          </w:p>
        </w:tc>
        <w:tc>
          <w:tcPr>
            <w:tcW w:w="1024" w:type="dxa"/>
            <w:tcBorders>
              <w:top w:val="nil"/>
              <w:left w:val="nil"/>
              <w:bottom w:val="nil"/>
              <w:right w:val="nil"/>
            </w:tcBorders>
            <w:shd w:val="clear" w:color="auto" w:fill="auto"/>
            <w:noWrap/>
            <w:vAlign w:val="center"/>
            <w:hideMark/>
          </w:tcPr>
          <w:p w14:paraId="2A5C302A"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1024" w:type="dxa"/>
            <w:tcBorders>
              <w:top w:val="nil"/>
              <w:left w:val="nil"/>
              <w:bottom w:val="nil"/>
              <w:right w:val="nil"/>
            </w:tcBorders>
            <w:shd w:val="clear" w:color="auto" w:fill="auto"/>
            <w:noWrap/>
            <w:vAlign w:val="center"/>
            <w:hideMark/>
          </w:tcPr>
          <w:p w14:paraId="2DB07A46"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664FA00D"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3-2</w:t>
            </w:r>
          </w:p>
        </w:tc>
        <w:tc>
          <w:tcPr>
            <w:tcW w:w="1023" w:type="dxa"/>
            <w:tcBorders>
              <w:top w:val="nil"/>
              <w:left w:val="nil"/>
              <w:bottom w:val="nil"/>
              <w:right w:val="nil"/>
            </w:tcBorders>
            <w:shd w:val="clear" w:color="auto" w:fill="auto"/>
            <w:noWrap/>
            <w:vAlign w:val="center"/>
            <w:hideMark/>
          </w:tcPr>
          <w:p w14:paraId="17BBFDA6"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4-2</w:t>
            </w:r>
          </w:p>
        </w:tc>
        <w:tc>
          <w:tcPr>
            <w:tcW w:w="1023" w:type="dxa"/>
            <w:tcBorders>
              <w:top w:val="nil"/>
              <w:left w:val="nil"/>
              <w:bottom w:val="nil"/>
              <w:right w:val="nil"/>
            </w:tcBorders>
            <w:shd w:val="clear" w:color="auto" w:fill="auto"/>
            <w:noWrap/>
            <w:vAlign w:val="center"/>
            <w:hideMark/>
          </w:tcPr>
          <w:p w14:paraId="21FE8480"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5-2</w:t>
            </w:r>
          </w:p>
        </w:tc>
        <w:tc>
          <w:tcPr>
            <w:tcW w:w="1023" w:type="dxa"/>
            <w:tcBorders>
              <w:top w:val="nil"/>
              <w:left w:val="nil"/>
              <w:bottom w:val="nil"/>
              <w:right w:val="nil"/>
            </w:tcBorders>
            <w:shd w:val="clear" w:color="auto" w:fill="auto"/>
            <w:noWrap/>
            <w:vAlign w:val="center"/>
            <w:hideMark/>
          </w:tcPr>
          <w:p w14:paraId="3C2DE902"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2</w:t>
            </w:r>
          </w:p>
        </w:tc>
        <w:tc>
          <w:tcPr>
            <w:tcW w:w="580" w:type="dxa"/>
            <w:tcBorders>
              <w:top w:val="nil"/>
              <w:left w:val="nil"/>
              <w:bottom w:val="nil"/>
              <w:right w:val="nil"/>
            </w:tcBorders>
            <w:shd w:val="clear" w:color="auto" w:fill="auto"/>
            <w:noWrap/>
            <w:vAlign w:val="center"/>
            <w:hideMark/>
          </w:tcPr>
          <w:p w14:paraId="4850C8A5"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5F9AB23F"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2D034CFD"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72AD4586"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3</w:t>
            </w:r>
          </w:p>
        </w:tc>
        <w:tc>
          <w:tcPr>
            <w:tcW w:w="1024" w:type="dxa"/>
            <w:tcBorders>
              <w:top w:val="nil"/>
              <w:left w:val="nil"/>
              <w:bottom w:val="nil"/>
              <w:right w:val="nil"/>
            </w:tcBorders>
            <w:shd w:val="clear" w:color="auto" w:fill="auto"/>
            <w:noWrap/>
            <w:vAlign w:val="center"/>
            <w:hideMark/>
          </w:tcPr>
          <w:p w14:paraId="7C5107AF"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1024" w:type="dxa"/>
            <w:tcBorders>
              <w:top w:val="nil"/>
              <w:left w:val="nil"/>
              <w:bottom w:val="nil"/>
              <w:right w:val="nil"/>
            </w:tcBorders>
            <w:shd w:val="clear" w:color="auto" w:fill="auto"/>
            <w:noWrap/>
            <w:vAlign w:val="center"/>
            <w:hideMark/>
          </w:tcPr>
          <w:p w14:paraId="4BA0B4E4"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6F487374"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4982272B"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4-3</w:t>
            </w:r>
          </w:p>
        </w:tc>
        <w:tc>
          <w:tcPr>
            <w:tcW w:w="1023" w:type="dxa"/>
            <w:tcBorders>
              <w:top w:val="nil"/>
              <w:left w:val="nil"/>
              <w:bottom w:val="nil"/>
              <w:right w:val="nil"/>
            </w:tcBorders>
            <w:shd w:val="clear" w:color="auto" w:fill="auto"/>
            <w:noWrap/>
            <w:vAlign w:val="center"/>
            <w:hideMark/>
          </w:tcPr>
          <w:p w14:paraId="21258A8B"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5-3</w:t>
            </w:r>
          </w:p>
        </w:tc>
        <w:tc>
          <w:tcPr>
            <w:tcW w:w="1023" w:type="dxa"/>
            <w:tcBorders>
              <w:top w:val="nil"/>
              <w:left w:val="nil"/>
              <w:bottom w:val="nil"/>
              <w:right w:val="nil"/>
            </w:tcBorders>
            <w:shd w:val="clear" w:color="auto" w:fill="auto"/>
            <w:noWrap/>
            <w:vAlign w:val="center"/>
            <w:hideMark/>
          </w:tcPr>
          <w:p w14:paraId="3840BBE1"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3</w:t>
            </w:r>
          </w:p>
        </w:tc>
        <w:tc>
          <w:tcPr>
            <w:tcW w:w="580" w:type="dxa"/>
            <w:tcBorders>
              <w:top w:val="nil"/>
              <w:left w:val="nil"/>
              <w:bottom w:val="nil"/>
              <w:right w:val="nil"/>
            </w:tcBorders>
            <w:shd w:val="clear" w:color="auto" w:fill="auto"/>
            <w:noWrap/>
            <w:vAlign w:val="center"/>
            <w:hideMark/>
          </w:tcPr>
          <w:p w14:paraId="26748839"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4B030B1A"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4CB4F5ED"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554B532C"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4</w:t>
            </w:r>
          </w:p>
        </w:tc>
        <w:tc>
          <w:tcPr>
            <w:tcW w:w="1024" w:type="dxa"/>
            <w:tcBorders>
              <w:top w:val="nil"/>
              <w:left w:val="nil"/>
              <w:bottom w:val="nil"/>
              <w:right w:val="nil"/>
            </w:tcBorders>
            <w:shd w:val="clear" w:color="auto" w:fill="auto"/>
            <w:noWrap/>
            <w:vAlign w:val="center"/>
            <w:hideMark/>
          </w:tcPr>
          <w:p w14:paraId="45C2A32A"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1024" w:type="dxa"/>
            <w:tcBorders>
              <w:top w:val="nil"/>
              <w:left w:val="nil"/>
              <w:bottom w:val="nil"/>
              <w:right w:val="nil"/>
            </w:tcBorders>
            <w:shd w:val="clear" w:color="auto" w:fill="auto"/>
            <w:noWrap/>
            <w:vAlign w:val="center"/>
            <w:hideMark/>
          </w:tcPr>
          <w:p w14:paraId="56FA567A"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5CD46674"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5B6B4BB4"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3E4410E2"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5-4</w:t>
            </w:r>
          </w:p>
        </w:tc>
        <w:tc>
          <w:tcPr>
            <w:tcW w:w="1023" w:type="dxa"/>
            <w:tcBorders>
              <w:top w:val="nil"/>
              <w:left w:val="nil"/>
              <w:bottom w:val="nil"/>
              <w:right w:val="nil"/>
            </w:tcBorders>
            <w:shd w:val="clear" w:color="auto" w:fill="auto"/>
            <w:noWrap/>
            <w:vAlign w:val="center"/>
            <w:hideMark/>
          </w:tcPr>
          <w:p w14:paraId="5448756F"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4</w:t>
            </w:r>
          </w:p>
        </w:tc>
        <w:tc>
          <w:tcPr>
            <w:tcW w:w="580" w:type="dxa"/>
            <w:tcBorders>
              <w:top w:val="nil"/>
              <w:left w:val="nil"/>
              <w:bottom w:val="nil"/>
              <w:right w:val="nil"/>
            </w:tcBorders>
            <w:shd w:val="clear" w:color="auto" w:fill="auto"/>
            <w:noWrap/>
            <w:vAlign w:val="center"/>
            <w:hideMark/>
          </w:tcPr>
          <w:p w14:paraId="7ACDFA2A"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3184CCAF"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4ECDC960"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47B3350D"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5</w:t>
            </w:r>
          </w:p>
        </w:tc>
        <w:tc>
          <w:tcPr>
            <w:tcW w:w="1024" w:type="dxa"/>
            <w:tcBorders>
              <w:top w:val="nil"/>
              <w:left w:val="nil"/>
              <w:bottom w:val="nil"/>
              <w:right w:val="nil"/>
            </w:tcBorders>
            <w:shd w:val="clear" w:color="auto" w:fill="auto"/>
            <w:noWrap/>
            <w:vAlign w:val="center"/>
            <w:hideMark/>
          </w:tcPr>
          <w:p w14:paraId="41071102"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p>
        </w:tc>
        <w:tc>
          <w:tcPr>
            <w:tcW w:w="1024" w:type="dxa"/>
            <w:tcBorders>
              <w:top w:val="nil"/>
              <w:left w:val="nil"/>
              <w:bottom w:val="nil"/>
              <w:right w:val="nil"/>
            </w:tcBorders>
            <w:shd w:val="clear" w:color="auto" w:fill="auto"/>
            <w:noWrap/>
            <w:vAlign w:val="center"/>
            <w:hideMark/>
          </w:tcPr>
          <w:p w14:paraId="47245909"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587889E8"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234F68BE"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3872043C" w14:textId="77777777" w:rsidR="00DC7D05" w:rsidRPr="00576E1C" w:rsidRDefault="00DC7D05" w:rsidP="00431C1B">
            <w:pPr>
              <w:spacing w:after="0" w:line="240" w:lineRule="auto"/>
              <w:jc w:val="center"/>
              <w:rPr>
                <w:rFonts w:ascii="Times New Roman" w:eastAsia="Times New Roman" w:hAnsi="Times New Roman" w:cs="Times New Roman"/>
                <w:kern w:val="0"/>
                <w:sz w:val="20"/>
                <w:szCs w:val="20"/>
                <w:lang w:eastAsia="en-GB"/>
                <w14:ligatures w14:val="none"/>
              </w:rPr>
            </w:pPr>
          </w:p>
        </w:tc>
        <w:tc>
          <w:tcPr>
            <w:tcW w:w="1023" w:type="dxa"/>
            <w:tcBorders>
              <w:top w:val="nil"/>
              <w:left w:val="nil"/>
              <w:bottom w:val="nil"/>
              <w:right w:val="nil"/>
            </w:tcBorders>
            <w:shd w:val="clear" w:color="auto" w:fill="auto"/>
            <w:noWrap/>
            <w:vAlign w:val="center"/>
            <w:hideMark/>
          </w:tcPr>
          <w:p w14:paraId="09194904"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6-5</w:t>
            </w:r>
          </w:p>
        </w:tc>
        <w:tc>
          <w:tcPr>
            <w:tcW w:w="580" w:type="dxa"/>
            <w:tcBorders>
              <w:top w:val="nil"/>
              <w:left w:val="nil"/>
              <w:bottom w:val="nil"/>
              <w:right w:val="nil"/>
            </w:tcBorders>
            <w:shd w:val="clear" w:color="auto" w:fill="auto"/>
            <w:noWrap/>
            <w:vAlign w:val="center"/>
            <w:hideMark/>
          </w:tcPr>
          <w:p w14:paraId="2A12E26A"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r w:rsidR="00DC7D05" w:rsidRPr="00576E1C" w14:paraId="6D2EC4EB" w14:textId="77777777" w:rsidTr="00431C1B">
        <w:trPr>
          <w:trHeight w:val="300"/>
        </w:trPr>
        <w:tc>
          <w:tcPr>
            <w:tcW w:w="960" w:type="dxa"/>
            <w:vMerge/>
            <w:tcBorders>
              <w:top w:val="nil"/>
              <w:left w:val="single" w:sz="4" w:space="0" w:color="auto"/>
              <w:bottom w:val="nil"/>
              <w:right w:val="single" w:sz="4" w:space="0" w:color="auto"/>
            </w:tcBorders>
            <w:vAlign w:val="center"/>
            <w:hideMark/>
          </w:tcPr>
          <w:p w14:paraId="4EAD16B0" w14:textId="77777777" w:rsidR="00DC7D05" w:rsidRPr="00576E1C" w:rsidRDefault="00DC7D05" w:rsidP="00431C1B">
            <w:pPr>
              <w:spacing w:after="0" w:line="240" w:lineRule="auto"/>
              <w:rPr>
                <w:rFonts w:ascii="Calibri" w:eastAsia="Times New Roman" w:hAnsi="Calibri" w:cs="Calibri"/>
                <w:b/>
                <w:bCs/>
                <w:color w:val="000000"/>
                <w:kern w:val="0"/>
                <w:lang w:eastAsia="en-GB"/>
                <w14:ligatures w14:val="none"/>
              </w:rPr>
            </w:pPr>
          </w:p>
        </w:tc>
        <w:tc>
          <w:tcPr>
            <w:tcW w:w="960" w:type="dxa"/>
            <w:tcBorders>
              <w:top w:val="nil"/>
              <w:left w:val="nil"/>
              <w:bottom w:val="nil"/>
              <w:right w:val="single" w:sz="4" w:space="0" w:color="auto"/>
            </w:tcBorders>
            <w:shd w:val="clear" w:color="auto" w:fill="auto"/>
            <w:noWrap/>
            <w:vAlign w:val="center"/>
            <w:hideMark/>
          </w:tcPr>
          <w:p w14:paraId="614C31DB" w14:textId="77777777" w:rsidR="00DC7D05" w:rsidRPr="00576E1C" w:rsidRDefault="00DC7D05" w:rsidP="00431C1B">
            <w:pPr>
              <w:spacing w:after="0" w:line="240" w:lineRule="auto"/>
              <w:jc w:val="center"/>
              <w:rPr>
                <w:rFonts w:ascii="Calibri" w:eastAsia="Times New Roman" w:hAnsi="Calibri" w:cs="Calibri"/>
                <w:b/>
                <w:bCs/>
                <w:color w:val="000000"/>
                <w:kern w:val="0"/>
                <w:lang w:eastAsia="en-GB"/>
                <w14:ligatures w14:val="none"/>
              </w:rPr>
            </w:pPr>
            <w:r w:rsidRPr="00576E1C">
              <w:rPr>
                <w:rFonts w:ascii="Calibri" w:eastAsia="Times New Roman" w:hAnsi="Calibri" w:cs="Calibri"/>
                <w:b/>
                <w:bCs/>
                <w:color w:val="000000"/>
                <w:kern w:val="0"/>
                <w:lang w:eastAsia="en-GB"/>
                <w14:ligatures w14:val="none"/>
              </w:rPr>
              <w:t>…</w:t>
            </w:r>
          </w:p>
        </w:tc>
        <w:tc>
          <w:tcPr>
            <w:tcW w:w="1024" w:type="dxa"/>
            <w:tcBorders>
              <w:top w:val="nil"/>
              <w:left w:val="nil"/>
              <w:bottom w:val="nil"/>
              <w:right w:val="nil"/>
            </w:tcBorders>
            <w:shd w:val="clear" w:color="auto" w:fill="auto"/>
            <w:noWrap/>
            <w:vAlign w:val="center"/>
            <w:hideMark/>
          </w:tcPr>
          <w:p w14:paraId="4321892F"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1024" w:type="dxa"/>
            <w:tcBorders>
              <w:top w:val="nil"/>
              <w:left w:val="nil"/>
              <w:bottom w:val="nil"/>
              <w:right w:val="nil"/>
            </w:tcBorders>
            <w:shd w:val="clear" w:color="auto" w:fill="auto"/>
            <w:noWrap/>
            <w:vAlign w:val="center"/>
            <w:hideMark/>
          </w:tcPr>
          <w:p w14:paraId="789895C1"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1023" w:type="dxa"/>
            <w:tcBorders>
              <w:top w:val="nil"/>
              <w:left w:val="nil"/>
              <w:bottom w:val="nil"/>
              <w:right w:val="nil"/>
            </w:tcBorders>
            <w:shd w:val="clear" w:color="auto" w:fill="auto"/>
            <w:noWrap/>
            <w:vAlign w:val="center"/>
            <w:hideMark/>
          </w:tcPr>
          <w:p w14:paraId="10B60A79"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1023" w:type="dxa"/>
            <w:tcBorders>
              <w:top w:val="nil"/>
              <w:left w:val="nil"/>
              <w:bottom w:val="nil"/>
              <w:right w:val="nil"/>
            </w:tcBorders>
            <w:shd w:val="clear" w:color="auto" w:fill="auto"/>
            <w:noWrap/>
            <w:vAlign w:val="center"/>
            <w:hideMark/>
          </w:tcPr>
          <w:p w14:paraId="32BC7317"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1023" w:type="dxa"/>
            <w:tcBorders>
              <w:top w:val="nil"/>
              <w:left w:val="nil"/>
              <w:bottom w:val="nil"/>
              <w:right w:val="nil"/>
            </w:tcBorders>
            <w:shd w:val="clear" w:color="auto" w:fill="auto"/>
            <w:noWrap/>
            <w:vAlign w:val="center"/>
            <w:hideMark/>
          </w:tcPr>
          <w:p w14:paraId="0297F680"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1023" w:type="dxa"/>
            <w:tcBorders>
              <w:top w:val="nil"/>
              <w:left w:val="nil"/>
              <w:bottom w:val="nil"/>
              <w:right w:val="nil"/>
            </w:tcBorders>
            <w:shd w:val="clear" w:color="auto" w:fill="auto"/>
            <w:noWrap/>
            <w:vAlign w:val="center"/>
            <w:hideMark/>
          </w:tcPr>
          <w:p w14:paraId="1AD8485F"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c>
          <w:tcPr>
            <w:tcW w:w="580" w:type="dxa"/>
            <w:tcBorders>
              <w:top w:val="nil"/>
              <w:left w:val="nil"/>
              <w:bottom w:val="nil"/>
              <w:right w:val="nil"/>
            </w:tcBorders>
            <w:shd w:val="clear" w:color="auto" w:fill="auto"/>
            <w:noWrap/>
            <w:vAlign w:val="center"/>
            <w:hideMark/>
          </w:tcPr>
          <w:p w14:paraId="765D1D02" w14:textId="77777777" w:rsidR="00DC7D05" w:rsidRPr="00576E1C" w:rsidRDefault="00DC7D05" w:rsidP="00431C1B">
            <w:pPr>
              <w:spacing w:after="0" w:line="240" w:lineRule="auto"/>
              <w:jc w:val="center"/>
              <w:rPr>
                <w:rFonts w:ascii="Calibri" w:eastAsia="Times New Roman" w:hAnsi="Calibri" w:cs="Calibri"/>
                <w:color w:val="000000"/>
                <w:kern w:val="0"/>
                <w:lang w:eastAsia="en-GB"/>
                <w14:ligatures w14:val="none"/>
              </w:rPr>
            </w:pPr>
            <w:r w:rsidRPr="00576E1C">
              <w:rPr>
                <w:rFonts w:ascii="Calibri" w:eastAsia="Times New Roman" w:hAnsi="Calibri" w:cs="Calibri"/>
                <w:color w:val="000000"/>
                <w:kern w:val="0"/>
                <w:lang w:eastAsia="en-GB"/>
                <w14:ligatures w14:val="none"/>
              </w:rPr>
              <w:t>…</w:t>
            </w:r>
          </w:p>
        </w:tc>
      </w:tr>
    </w:tbl>
    <w:p w14:paraId="53BAC0A1" w14:textId="3EABF912" w:rsidR="00DC7D05" w:rsidRPr="00571A50" w:rsidRDefault="00DC7D05" w:rsidP="00571A50">
      <w:pPr>
        <w:jc w:val="center"/>
        <w:rPr>
          <w:sz w:val="18"/>
          <w:szCs w:val="18"/>
        </w:rPr>
      </w:pPr>
      <w:r>
        <w:rPr>
          <w:sz w:val="18"/>
          <w:szCs w:val="18"/>
        </w:rPr>
        <w:t>As the buy value cannot be equal to or above the sell value, any pair where this occurs is removed and not processed. This is shown as a blank value in the table.</w:t>
      </w:r>
      <w:r w:rsidR="00A871D0">
        <w:rPr>
          <w:sz w:val="18"/>
          <w:szCs w:val="18"/>
        </w:rPr>
        <w:t xml:space="preserve"> Only 6 values have been shown,</w:t>
      </w:r>
      <w:r w:rsidR="00AE59C3">
        <w:rPr>
          <w:sz w:val="18"/>
          <w:szCs w:val="18"/>
        </w:rPr>
        <w:t xml:space="preserve"> however </w:t>
      </w:r>
      <w:r w:rsidR="000E3EA2">
        <w:rPr>
          <w:sz w:val="18"/>
          <w:szCs w:val="18"/>
        </w:rPr>
        <w:t>the ranges 0-99 were calculated for both values.</w:t>
      </w:r>
    </w:p>
    <w:p w14:paraId="70A4A678" w14:textId="693CAAF0" w:rsidR="0083134F" w:rsidRDefault="00813A7A" w:rsidP="00453DB1">
      <w:r>
        <w:t xml:space="preserve">The </w:t>
      </w:r>
      <w:r w:rsidR="00EF4550">
        <w:t>number</w:t>
      </w:r>
      <w:r>
        <w:t xml:space="preserve"> of pairs can also be </w:t>
      </w:r>
      <w:r w:rsidR="00D17FDF">
        <w:t xml:space="preserve">calculated using the </w:t>
      </w:r>
      <w:r w:rsidR="006E21F7">
        <w:t>sum of natural numbers</w:t>
      </w:r>
      <w:r w:rsidR="00D17FDF">
        <w:t xml:space="preserve"> formula.</w:t>
      </w:r>
    </w:p>
    <w:p w14:paraId="4892B085" w14:textId="75DD42E0" w:rsidR="002548D3" w:rsidRPr="00136D09" w:rsidRDefault="00650D14" w:rsidP="00453DB1">
      <w:pPr>
        <w:rPr>
          <w:i/>
          <w:iCs/>
        </w:rPr>
      </w:pPr>
      <m:oMathPara>
        <m:oMath>
          <m:r>
            <w:rPr>
              <w:rFonts w:ascii="Cambria Math" w:hAnsi="Cambria Math"/>
            </w:rPr>
            <m:t>S</m:t>
          </m:r>
          <m:r>
            <w:rPr>
              <w:rFonts w:ascii="Cambria Math" w:hAnsi="Cambria Math"/>
              <w:vertAlign w:val="subscript"/>
            </w:rPr>
            <m:t>n</m:t>
          </m:r>
          <m:r>
            <w:rPr>
              <w:rFonts w:ascii="Cambria Math" w:hAnsi="Cambria Math"/>
            </w:rPr>
            <m:t xml:space="preserve"> = n/2 [a + I]</m:t>
          </m:r>
        </m:oMath>
      </m:oMathPara>
    </w:p>
    <w:p w14:paraId="6E945981" w14:textId="3DC6BAC3" w:rsidR="00321F33" w:rsidRPr="00321F33" w:rsidRDefault="006E21F7" w:rsidP="00321F33">
      <w:pPr>
        <w:jc w:val="center"/>
        <w:rPr>
          <w:sz w:val="18"/>
          <w:szCs w:val="18"/>
        </w:rPr>
      </w:pPr>
      <w:r>
        <w:rPr>
          <w:sz w:val="18"/>
          <w:szCs w:val="18"/>
        </w:rPr>
        <w:t>S</w:t>
      </w:r>
      <w:r w:rsidRPr="006E21F7">
        <w:rPr>
          <w:sz w:val="18"/>
          <w:szCs w:val="18"/>
        </w:rPr>
        <w:t xml:space="preserve">um of natural numbers </w:t>
      </w:r>
      <w:r w:rsidR="00B52FF0">
        <w:rPr>
          <w:sz w:val="18"/>
          <w:szCs w:val="18"/>
        </w:rPr>
        <w:t xml:space="preserve">formula used to calculate the number of pairs where n = </w:t>
      </w:r>
      <w:r w:rsidR="00BE3403">
        <w:rPr>
          <w:sz w:val="18"/>
          <w:szCs w:val="18"/>
        </w:rPr>
        <w:t>100, a</w:t>
      </w:r>
      <w:r w:rsidR="00A30D8C">
        <w:rPr>
          <w:sz w:val="18"/>
          <w:szCs w:val="18"/>
        </w:rPr>
        <w:t xml:space="preserve"> </w:t>
      </w:r>
      <w:r w:rsidR="00BE3403">
        <w:rPr>
          <w:sz w:val="18"/>
          <w:szCs w:val="18"/>
        </w:rPr>
        <w:t>=</w:t>
      </w:r>
      <w:r w:rsidR="00A30D8C">
        <w:rPr>
          <w:sz w:val="18"/>
          <w:szCs w:val="18"/>
        </w:rPr>
        <w:t xml:space="preserve"> </w:t>
      </w:r>
      <w:r w:rsidR="00BE3403">
        <w:rPr>
          <w:sz w:val="18"/>
          <w:szCs w:val="18"/>
        </w:rPr>
        <w:t>0 and I = 99</w:t>
      </w:r>
      <w:r w:rsidR="00A30D8C">
        <w:rPr>
          <w:sz w:val="18"/>
          <w:szCs w:val="18"/>
        </w:rPr>
        <w:t>.</w:t>
      </w:r>
    </w:p>
    <w:p w14:paraId="74DA7D6D" w14:textId="38321AE2" w:rsidR="00853723" w:rsidRDefault="00E44205" w:rsidP="00453DB1">
      <w:r>
        <w:t>T</w:t>
      </w:r>
      <w:r w:rsidR="001925A1">
        <w:t>he same 1000 USD investment amount was used</w:t>
      </w:r>
      <w:r w:rsidR="00CF6D9C">
        <w:t xml:space="preserve"> </w:t>
      </w:r>
      <w:r w:rsidR="00E01812">
        <w:t xml:space="preserve">to remain consistent with other tests. This </w:t>
      </w:r>
      <w:r w:rsidR="00CF6D9C">
        <w:t xml:space="preserve">required a </w:t>
      </w:r>
      <w:r w:rsidR="006A369A">
        <w:t>hypothetical</w:t>
      </w:r>
      <w:r w:rsidR="001925A1">
        <w:t xml:space="preserve"> bank</w:t>
      </w:r>
      <w:r w:rsidR="003A44F7">
        <w:t xml:space="preserve"> to </w:t>
      </w:r>
      <w:r w:rsidR="001925A1">
        <w:t>ensure that Bitcoin could not be bought if no money was present</w:t>
      </w:r>
      <w:r w:rsidR="003A44F7">
        <w:t>,</w:t>
      </w:r>
      <w:r w:rsidR="001925A1">
        <w:t xml:space="preserve"> and similarly, no Bitcoin could be sold if none had been bought. </w:t>
      </w:r>
      <w:r w:rsidR="00B96D6D">
        <w:t xml:space="preserve">Furthermore, each transaction executed would </w:t>
      </w:r>
      <w:r w:rsidR="00136D09">
        <w:t xml:space="preserve">always </w:t>
      </w:r>
      <w:r w:rsidR="00B96D6D">
        <w:t xml:space="preserve">use the maximum amount available. For instance, if </w:t>
      </w:r>
      <w:r w:rsidR="006D5F5C">
        <w:t>Bitcoin was to be bought and 1500 USD was stored</w:t>
      </w:r>
      <w:r w:rsidR="002B33C1">
        <w:t xml:space="preserve"> in the bank</w:t>
      </w:r>
      <w:r w:rsidR="006D5F5C">
        <w:t xml:space="preserve">, 1500 USD of Bitcoin would be </w:t>
      </w:r>
      <w:r w:rsidR="002D4C21">
        <w:t>acquired.</w:t>
      </w:r>
      <w:r w:rsidR="002E0ECB">
        <w:t xml:space="preserve"> This allows profit to accumulate over time and </w:t>
      </w:r>
      <w:r w:rsidR="003F7355">
        <w:t>further highlights pairs that consistently create profit.</w:t>
      </w:r>
      <w:r w:rsidR="00F64129">
        <w:t xml:space="preserve"> </w:t>
      </w:r>
    </w:p>
    <w:p w14:paraId="6FCCB530" w14:textId="29AF922A" w:rsidR="00A31044" w:rsidRDefault="0087115A" w:rsidP="00453DB1">
      <w:r>
        <w:t xml:space="preserve">Once the data structure </w:t>
      </w:r>
      <w:r w:rsidR="00916970">
        <w:t xml:space="preserve">(Table 2) </w:t>
      </w:r>
      <w:r>
        <w:t>had been made, the pairs</w:t>
      </w:r>
      <w:r w:rsidR="00831047">
        <w:t xml:space="preserve"> w</w:t>
      </w:r>
      <w:r w:rsidR="003C381D">
        <w:t>ere</w:t>
      </w:r>
      <w:r>
        <w:t xml:space="preserve"> iterated through </w:t>
      </w:r>
      <w:r w:rsidR="005B6CBB">
        <w:t>each</w:t>
      </w:r>
      <w:r w:rsidR="009C4022">
        <w:t xml:space="preserve"> day in the FGI dataset.</w:t>
      </w:r>
      <w:r w:rsidR="007E078F">
        <w:t xml:space="preserve"> </w:t>
      </w:r>
      <w:r w:rsidR="00747AD2">
        <w:t xml:space="preserve">For each day, it was determined whether </w:t>
      </w:r>
      <w:r w:rsidR="00393635">
        <w:t xml:space="preserve">Bitcoin was </w:t>
      </w:r>
      <w:r w:rsidR="00846AC9">
        <w:t xml:space="preserve">being </w:t>
      </w:r>
      <w:r w:rsidR="00393635">
        <w:t xml:space="preserve">held or not. </w:t>
      </w:r>
      <w:r w:rsidR="00BD3735">
        <w:t xml:space="preserve">If no Bitcoin was held, then </w:t>
      </w:r>
      <w:r w:rsidR="00721D35">
        <w:t>consequently</w:t>
      </w:r>
      <w:r w:rsidR="00BD3735">
        <w:t xml:space="preserve"> no Bitcoin could be sold for that day. Similarly, if Bitcoin was held, no additional Bitcoin could be purchased on that day.</w:t>
      </w:r>
      <w:r w:rsidR="00654C67">
        <w:t xml:space="preserve"> Following this rule, the appropriate buy or sell function </w:t>
      </w:r>
      <w:r w:rsidR="009C64D4">
        <w:t>was</w:t>
      </w:r>
      <w:r w:rsidR="00654C67">
        <w:t xml:space="preserve"> checked. </w:t>
      </w:r>
      <w:r w:rsidR="00270668">
        <w:t>If the current FGI value was equal to</w:t>
      </w:r>
      <w:r w:rsidR="00F9777F">
        <w:t xml:space="preserve"> or</w:t>
      </w:r>
      <w:r w:rsidR="00270668">
        <w:t xml:space="preserve"> below the buy value, then the maximum amount of Bitcoin was bought with the banked USD. </w:t>
      </w:r>
      <w:r w:rsidR="00A3403E">
        <w:t>Likewise</w:t>
      </w:r>
      <w:r w:rsidR="00270668">
        <w:t xml:space="preserve">, </w:t>
      </w:r>
      <w:r w:rsidR="0072088F">
        <w:t xml:space="preserve">If the </w:t>
      </w:r>
      <w:r w:rsidR="00120222">
        <w:t>current FGI value was</w:t>
      </w:r>
      <w:r w:rsidR="004C31E2">
        <w:t xml:space="preserve"> equal to or</w:t>
      </w:r>
      <w:r w:rsidR="00120222">
        <w:t xml:space="preserve"> above the sell value</w:t>
      </w:r>
      <w:r w:rsidR="00E91BED">
        <w:t xml:space="preserve">, </w:t>
      </w:r>
      <w:r w:rsidR="00C82E59">
        <w:t xml:space="preserve">all held </w:t>
      </w:r>
      <w:r w:rsidR="00E91BED">
        <w:t xml:space="preserve">Bitcoin was </w:t>
      </w:r>
      <w:r w:rsidR="00B93368">
        <w:t>sold</w:t>
      </w:r>
      <w:r w:rsidR="00E91BED">
        <w:t xml:space="preserve"> at the </w:t>
      </w:r>
      <w:r w:rsidR="00875FC6">
        <w:t xml:space="preserve">open </w:t>
      </w:r>
      <w:r w:rsidR="00E91BED">
        <w:t>price for that day</w:t>
      </w:r>
      <w:r w:rsidR="00625629">
        <w:t xml:space="preserve"> to USD</w:t>
      </w:r>
      <w:r w:rsidR="00E91BED">
        <w:t>.</w:t>
      </w:r>
      <w:r w:rsidR="004C31E2">
        <w:t xml:space="preserve"> </w:t>
      </w:r>
      <w:r w:rsidR="006B436D">
        <w:t>When the</w:t>
      </w:r>
      <w:r w:rsidR="00570647">
        <w:t xml:space="preserve"> current FGI value was between the buy and sell values</w:t>
      </w:r>
      <w:r w:rsidR="00210C05">
        <w:t xml:space="preserve"> </w:t>
      </w:r>
      <w:r w:rsidR="00570647">
        <w:t xml:space="preserve">no actions </w:t>
      </w:r>
      <w:r w:rsidR="005A571D">
        <w:t>occurred,</w:t>
      </w:r>
      <w:r w:rsidR="00570647">
        <w:t xml:space="preserve"> and the day was skipped.</w:t>
      </w:r>
      <w:r w:rsidR="00353B16">
        <w:t xml:space="preserve"> </w:t>
      </w:r>
      <w:r w:rsidR="00253C80">
        <w:t>In the case of a transaction occurring, various values were stored. This included the date, whether Bitcoin was bought or sold</w:t>
      </w:r>
      <w:r w:rsidR="00210C05">
        <w:t>,</w:t>
      </w:r>
      <w:r w:rsidR="00041DB6">
        <w:t xml:space="preserve"> </w:t>
      </w:r>
      <w:r w:rsidR="004754A4">
        <w:t xml:space="preserve">the current </w:t>
      </w:r>
      <w:r w:rsidR="00253C80">
        <w:t>Bitcoin price and monetary value gained/lost.</w:t>
      </w:r>
      <w:r w:rsidR="009A47A1">
        <w:t xml:space="preserve"> </w:t>
      </w:r>
      <w:r w:rsidR="00A31044">
        <w:t>Th</w:t>
      </w:r>
      <w:r w:rsidR="00464C72">
        <w:t>ese rules</w:t>
      </w:r>
      <w:r w:rsidR="00A31044">
        <w:t xml:space="preserve"> </w:t>
      </w:r>
      <w:r w:rsidR="00C77908">
        <w:t>w</w:t>
      </w:r>
      <w:r w:rsidR="009A47A1">
        <w:t>ere</w:t>
      </w:r>
      <w:r w:rsidR="004754A4">
        <w:t xml:space="preserve"> iteratively</w:t>
      </w:r>
      <w:r w:rsidR="00C77908">
        <w:t xml:space="preserve"> applied to</w:t>
      </w:r>
      <w:r w:rsidR="00A31044">
        <w:t xml:space="preserve"> each day in the FGI dataset until the final day was reached.</w:t>
      </w:r>
    </w:p>
    <w:p w14:paraId="3FB9DCD5" w14:textId="78299465" w:rsidR="00A31213" w:rsidRDefault="000A4E77" w:rsidP="00A31213">
      <w:r>
        <w:t xml:space="preserve">Once the end of the data had been reached, </w:t>
      </w:r>
      <w:r w:rsidR="000918E0">
        <w:t>any remaining Bitcoin was sold</w:t>
      </w:r>
      <w:r w:rsidR="004C27D4">
        <w:t xml:space="preserve"> </w:t>
      </w:r>
      <w:r w:rsidR="00AD62A3">
        <w:t xml:space="preserve">for USD </w:t>
      </w:r>
      <w:r w:rsidR="004C27D4">
        <w:t>at the final Bitcoin price</w:t>
      </w:r>
      <w:r w:rsidR="000918E0">
        <w:t xml:space="preserve">. If no Bitcoin was held at this time, then no </w:t>
      </w:r>
      <w:r w:rsidR="00BD098E">
        <w:t xml:space="preserve">further </w:t>
      </w:r>
      <w:r w:rsidR="000918E0">
        <w:t>actions were taken.</w:t>
      </w:r>
      <w:r w:rsidR="006B0D27">
        <w:t xml:space="preserve"> Following this, the profits were totaled </w:t>
      </w:r>
      <w:r w:rsidR="00FA7C2B">
        <w:t>along with the relevant pair</w:t>
      </w:r>
      <w:r w:rsidR="004C0464">
        <w:t xml:space="preserve"> designation</w:t>
      </w:r>
      <w:r w:rsidR="00FA7C2B">
        <w:t>.</w:t>
      </w:r>
      <w:r w:rsidR="00066675">
        <w:t xml:space="preserve"> Figure 2 displays the main processes that occur when executing this strategy.</w:t>
      </w:r>
    </w:p>
    <w:p w14:paraId="718FA3FB" w14:textId="0026E002" w:rsidR="00A31213" w:rsidRPr="00A31213" w:rsidRDefault="00A31213" w:rsidP="00A31213">
      <w:pPr>
        <w:jc w:val="center"/>
      </w:pPr>
      <w:r>
        <w:rPr>
          <w:noProof/>
        </w:rPr>
        <w:drawing>
          <wp:anchor distT="0" distB="0" distL="114300" distR="114300" simplePos="0" relativeHeight="251674624" behindDoc="0" locked="0" layoutInCell="1" allowOverlap="1" wp14:anchorId="5415AFAD" wp14:editId="11B64DC7">
            <wp:simplePos x="0" y="0"/>
            <wp:positionH relativeFrom="margin">
              <wp:align>center</wp:align>
            </wp:positionH>
            <wp:positionV relativeFrom="paragraph">
              <wp:posOffset>219710</wp:posOffset>
            </wp:positionV>
            <wp:extent cx="5040000" cy="4859043"/>
            <wp:effectExtent l="19050" t="19050" r="27305" b="17780"/>
            <wp:wrapTopAndBottom/>
            <wp:docPr id="1909300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1605" b="1471"/>
                    <a:stretch/>
                  </pic:blipFill>
                  <pic:spPr bwMode="auto">
                    <a:xfrm>
                      <a:off x="0" y="0"/>
                      <a:ext cx="5040000" cy="4859043"/>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rPr>
        <w:t>Figure 2. FGI Pair Investment Strategy</w:t>
      </w:r>
    </w:p>
    <w:p w14:paraId="535F822A" w14:textId="67032E2C" w:rsidR="009407F7" w:rsidRPr="00A31213" w:rsidRDefault="00A31213" w:rsidP="00A31213">
      <w:pPr>
        <w:jc w:val="center"/>
        <w:rPr>
          <w:sz w:val="18"/>
          <w:szCs w:val="18"/>
        </w:rPr>
      </w:pPr>
      <w:r>
        <w:rPr>
          <w:sz w:val="18"/>
          <w:szCs w:val="18"/>
        </w:rPr>
        <w:t xml:space="preserve">Flowchart containing the main elements of the FGI pair investment strategy. This does not </w:t>
      </w:r>
      <w:r w:rsidR="0022296D">
        <w:rPr>
          <w:sz w:val="18"/>
          <w:szCs w:val="18"/>
        </w:rPr>
        <w:t>include variabl</w:t>
      </w:r>
      <w:r w:rsidR="002F2361">
        <w:rPr>
          <w:sz w:val="18"/>
          <w:szCs w:val="18"/>
        </w:rPr>
        <w:t>e specific</w:t>
      </w:r>
      <w:r w:rsidR="009E23DA">
        <w:rPr>
          <w:sz w:val="18"/>
          <w:szCs w:val="18"/>
        </w:rPr>
        <w:t xml:space="preserve"> and transaction fee information, both of which are </w:t>
      </w:r>
      <w:r w:rsidR="009A5105">
        <w:rPr>
          <w:sz w:val="18"/>
          <w:szCs w:val="18"/>
        </w:rPr>
        <w:t>accounted for</w:t>
      </w:r>
      <w:r w:rsidR="009E23DA">
        <w:rPr>
          <w:sz w:val="18"/>
          <w:szCs w:val="18"/>
        </w:rPr>
        <w:t xml:space="preserve"> within the strategy.</w:t>
      </w:r>
    </w:p>
    <w:p w14:paraId="6D59FD76" w14:textId="392FA0E7" w:rsidR="0046396A" w:rsidRPr="000F0643" w:rsidRDefault="00CE77D5" w:rsidP="000F0643">
      <w:pPr>
        <w:pStyle w:val="Heading1"/>
      </w:pPr>
      <w:r>
        <w:t>5</w:t>
      </w:r>
      <w:r w:rsidR="00B51CBD">
        <w:t xml:space="preserve">. </w:t>
      </w:r>
      <w:r w:rsidR="0046396A" w:rsidRPr="000F0643">
        <w:t>Results</w:t>
      </w:r>
    </w:p>
    <w:p w14:paraId="6FEAEF25" w14:textId="77C49191" w:rsidR="00525E1C" w:rsidRDefault="00CE77D5" w:rsidP="00A77896">
      <w:pPr>
        <w:pStyle w:val="Heading3"/>
      </w:pPr>
      <w:r>
        <w:t>5</w:t>
      </w:r>
      <w:r w:rsidR="009024AB">
        <w:t>.1 Correlation</w:t>
      </w:r>
    </w:p>
    <w:p w14:paraId="1C6DC0BD" w14:textId="68C176E8" w:rsidR="006E241C" w:rsidRDefault="00EC3B96" w:rsidP="00E32FED">
      <w:pPr>
        <w:rPr>
          <w:rFonts w:ascii="Calibri" w:hAnsi="Calibri" w:cs="Calibri"/>
          <w:color w:val="000000"/>
        </w:rPr>
      </w:pPr>
      <w:r>
        <w:t>The Pearson Correlation Coefficients w</w:t>
      </w:r>
      <w:r w:rsidR="008D1417">
        <w:t>e</w:t>
      </w:r>
      <w:r w:rsidR="00363219">
        <w:t>re</w:t>
      </w:r>
      <w:r>
        <w:t xml:space="preserve"> calculated for each year of FGI data available</w:t>
      </w:r>
      <w:r w:rsidR="00214839">
        <w:t xml:space="preserve"> (Table 3)</w:t>
      </w:r>
      <w:r>
        <w:t xml:space="preserve">. </w:t>
      </w:r>
      <w:r w:rsidR="0091005E">
        <w:t>The lowest value can be seen in 2019</w:t>
      </w:r>
      <w:r w:rsidR="00961DF2">
        <w:t xml:space="preserve"> at 0.125747</w:t>
      </w:r>
      <w:r w:rsidR="0091005E">
        <w:t>, whilst the highest was in 2023</w:t>
      </w:r>
      <w:r w:rsidR="00961DF2">
        <w:t xml:space="preserve"> at 0.913</w:t>
      </w:r>
      <w:r w:rsidR="000C1925">
        <w:t>808</w:t>
      </w:r>
      <w:r w:rsidR="0091005E">
        <w:t xml:space="preserve">. </w:t>
      </w:r>
      <w:r w:rsidR="006A760A">
        <w:rPr>
          <w:rFonts w:ascii="Calibri" w:hAnsi="Calibri" w:cs="Calibri"/>
          <w:color w:val="000000"/>
        </w:rPr>
        <w:t>Using the values provided by NCL</w:t>
      </w:r>
      <w:r w:rsidR="00A42554">
        <w:rPr>
          <w:rFonts w:ascii="Calibri" w:hAnsi="Calibri" w:cs="Calibri"/>
          <w:color w:val="000000"/>
        </w:rPr>
        <w:t xml:space="preserve">, 2008 we can establish the correlation between Bitcoin and the FGI for each year. </w:t>
      </w:r>
      <w:r w:rsidR="006E241C">
        <w:rPr>
          <w:rFonts w:ascii="Calibri" w:hAnsi="Calibri" w:cs="Calibri"/>
          <w:color w:val="000000"/>
        </w:rPr>
        <w:t>For years 2019 and 2022, only a w</w:t>
      </w:r>
      <w:r w:rsidR="006E241C" w:rsidRPr="006E241C">
        <w:rPr>
          <w:rFonts w:ascii="Calibri" w:hAnsi="Calibri" w:cs="Calibri"/>
          <w:color w:val="000000"/>
        </w:rPr>
        <w:t>eak positive linear correlation</w:t>
      </w:r>
      <w:r w:rsidR="006E241C">
        <w:rPr>
          <w:rFonts w:ascii="Calibri" w:hAnsi="Calibri" w:cs="Calibri"/>
          <w:color w:val="000000"/>
        </w:rPr>
        <w:t xml:space="preserve"> can be seen</w:t>
      </w:r>
      <w:r w:rsidR="00BE615B">
        <w:rPr>
          <w:rFonts w:ascii="Calibri" w:hAnsi="Calibri" w:cs="Calibri"/>
          <w:color w:val="000000"/>
        </w:rPr>
        <w:t>, with 2022 having a moderately higher correlation.</w:t>
      </w:r>
      <w:r w:rsidR="00594BE9">
        <w:rPr>
          <w:rFonts w:ascii="Calibri" w:hAnsi="Calibri" w:cs="Calibri"/>
          <w:color w:val="000000"/>
        </w:rPr>
        <w:t xml:space="preserve"> Following this, 2018 and 2021 display </w:t>
      </w:r>
      <w:r w:rsidR="003654F8">
        <w:t xml:space="preserve">a moderate positive linear correlation. 2020 and 2023 are the only years in which a strong positive linear correlation can be seen, </w:t>
      </w:r>
      <w:r w:rsidR="00BB2318">
        <w:t>demonstrating</w:t>
      </w:r>
      <w:r w:rsidR="003654F8">
        <w:t xml:space="preserve"> that the FGI followed the Bitcoin price</w:t>
      </w:r>
      <w:r w:rsidR="00BB2318">
        <w:t xml:space="preserve"> more accurately</w:t>
      </w:r>
      <w:r w:rsidR="003654F8">
        <w:t xml:space="preserve"> for these years.</w:t>
      </w:r>
      <w:r w:rsidR="00D62360">
        <w:t xml:space="preserve"> Despite this large variance in correlation</w:t>
      </w:r>
      <w:r w:rsidR="000742F4">
        <w:t xml:space="preserve">, the average weighted correlation across all 6 years is </w:t>
      </w:r>
      <w:r w:rsidR="000742F4">
        <w:rPr>
          <w:rFonts w:ascii="Calibri" w:hAnsi="Calibri" w:cs="Calibri"/>
          <w:color w:val="000000"/>
        </w:rPr>
        <w:t>0.487029</w:t>
      </w:r>
      <w:r w:rsidR="00F830B9">
        <w:rPr>
          <w:rFonts w:ascii="Calibri" w:hAnsi="Calibri" w:cs="Calibri"/>
          <w:color w:val="000000"/>
        </w:rPr>
        <w:t xml:space="preserve"> which displays</w:t>
      </w:r>
      <w:r w:rsidR="00BB4D42">
        <w:rPr>
          <w:rFonts w:ascii="Calibri" w:hAnsi="Calibri" w:cs="Calibri"/>
          <w:color w:val="000000"/>
        </w:rPr>
        <w:t xml:space="preserve"> a </w:t>
      </w:r>
      <w:r w:rsidR="00BB4D42">
        <w:t>moderate positive linear correlation</w:t>
      </w:r>
      <w:r w:rsidR="00627EB6">
        <w:t>.</w:t>
      </w:r>
    </w:p>
    <w:p w14:paraId="23F20902" w14:textId="28336A34" w:rsidR="00525E1C" w:rsidRDefault="00141FF9" w:rsidP="00563CA7">
      <w:pPr>
        <w:jc w:val="center"/>
      </w:pPr>
      <w:r>
        <w:rPr>
          <w:b/>
          <w:bCs/>
        </w:rPr>
        <w:t>Table 3. FGI</w:t>
      </w:r>
      <w:r w:rsidR="006179EA">
        <w:rPr>
          <w:b/>
          <w:bCs/>
        </w:rPr>
        <w:t xml:space="preserve"> </w:t>
      </w:r>
      <w:r w:rsidR="00985BAF">
        <w:rPr>
          <w:b/>
          <w:bCs/>
        </w:rPr>
        <w:t xml:space="preserve">Bitcoin </w:t>
      </w:r>
      <w:r w:rsidR="00CE4C46">
        <w:rPr>
          <w:b/>
          <w:bCs/>
        </w:rPr>
        <w:t>C</w:t>
      </w:r>
      <w:r w:rsidR="00985BAF">
        <w:rPr>
          <w:b/>
          <w:bCs/>
        </w:rPr>
        <w:t>orrelation</w:t>
      </w:r>
      <w:r w:rsidR="001A0B5E">
        <w:t xml:space="preserve"> </w:t>
      </w:r>
    </w:p>
    <w:tbl>
      <w:tblPr>
        <w:tblStyle w:val="TableGrid"/>
        <w:tblW w:w="9067" w:type="dxa"/>
        <w:tblLook w:val="04A0" w:firstRow="1" w:lastRow="0" w:firstColumn="1" w:lastColumn="0" w:noHBand="0" w:noVBand="1"/>
      </w:tblPr>
      <w:tblGrid>
        <w:gridCol w:w="4533"/>
        <w:gridCol w:w="4534"/>
      </w:tblGrid>
      <w:tr w:rsidR="00B6532B" w14:paraId="572B5A05" w14:textId="36A24902" w:rsidTr="00B6532B">
        <w:tc>
          <w:tcPr>
            <w:tcW w:w="4533" w:type="dxa"/>
            <w:tcBorders>
              <w:left w:val="single" w:sz="4" w:space="0" w:color="FFFFFF" w:themeColor="background1"/>
              <w:bottom w:val="single" w:sz="4" w:space="0" w:color="767171" w:themeColor="background2" w:themeShade="80"/>
              <w:right w:val="single" w:sz="4" w:space="0" w:color="FFFFFF" w:themeColor="background1"/>
            </w:tcBorders>
          </w:tcPr>
          <w:p w14:paraId="5590793D" w14:textId="11F1EE28" w:rsidR="00B6532B" w:rsidRPr="00693E8A" w:rsidRDefault="00B6532B">
            <w:pPr>
              <w:rPr>
                <w:b/>
                <w:bCs/>
              </w:rPr>
            </w:pPr>
            <w:r>
              <w:rPr>
                <w:b/>
                <w:bCs/>
              </w:rPr>
              <w:t>Year</w:t>
            </w:r>
          </w:p>
        </w:tc>
        <w:tc>
          <w:tcPr>
            <w:tcW w:w="4534" w:type="dxa"/>
            <w:tcBorders>
              <w:left w:val="single" w:sz="4" w:space="0" w:color="FFFFFF" w:themeColor="background1"/>
              <w:bottom w:val="single" w:sz="4" w:space="0" w:color="767171" w:themeColor="background2" w:themeShade="80"/>
              <w:right w:val="single" w:sz="4" w:space="0" w:color="FFFFFF" w:themeColor="background1"/>
            </w:tcBorders>
          </w:tcPr>
          <w:p w14:paraId="228804C2" w14:textId="7979490B" w:rsidR="00B6532B" w:rsidRPr="002F1D10" w:rsidRDefault="00B6532B">
            <w:pPr>
              <w:rPr>
                <w:b/>
                <w:bCs/>
              </w:rPr>
            </w:pPr>
            <w:r w:rsidRPr="002F1D10">
              <w:rPr>
                <w:b/>
                <w:bCs/>
              </w:rPr>
              <w:t>Correlation</w:t>
            </w:r>
          </w:p>
        </w:tc>
      </w:tr>
      <w:tr w:rsidR="00B6532B" w14:paraId="06FE1427" w14:textId="234CEBFF" w:rsidTr="00B6532B">
        <w:tc>
          <w:tcPr>
            <w:tcW w:w="4533"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35295FF6" w14:textId="43B8AB93" w:rsidR="00B6532B" w:rsidRPr="00693E8A" w:rsidRDefault="00B6532B" w:rsidP="00BC1318">
            <w:pPr>
              <w:rPr>
                <w:b/>
                <w:bCs/>
              </w:rPr>
            </w:pPr>
            <w:r>
              <w:rPr>
                <w:b/>
                <w:bCs/>
              </w:rPr>
              <w:t>2018</w:t>
            </w:r>
          </w:p>
        </w:tc>
        <w:tc>
          <w:tcPr>
            <w:tcW w:w="4534"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0F533AA9" w14:textId="687CCBA8" w:rsidR="00B6532B" w:rsidRDefault="00B6532B" w:rsidP="00BC1318">
            <w:r>
              <w:t>0.6</w:t>
            </w:r>
            <w:r w:rsidR="00087B51">
              <w:t>44096</w:t>
            </w:r>
          </w:p>
        </w:tc>
      </w:tr>
      <w:tr w:rsidR="00B6532B" w14:paraId="2097332F" w14:textId="01EDFA2F" w:rsidTr="00B6532B">
        <w:tc>
          <w:tcPr>
            <w:tcW w:w="4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57DCD4" w14:textId="48A6C6C4" w:rsidR="00B6532B" w:rsidRPr="00693E8A" w:rsidRDefault="00B6532B" w:rsidP="00BC1318">
            <w:pPr>
              <w:rPr>
                <w:b/>
                <w:bCs/>
              </w:rPr>
            </w:pPr>
            <w:r>
              <w:rPr>
                <w:b/>
                <w:bCs/>
              </w:rPr>
              <w:t>2019</w:t>
            </w:r>
          </w:p>
        </w:tc>
        <w:tc>
          <w:tcPr>
            <w:tcW w:w="4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BFA7DA" w14:textId="79E1BAD4" w:rsidR="00B6532B" w:rsidRDefault="00B6532B" w:rsidP="00BC1318">
            <w:r w:rsidRPr="000D6AEB">
              <w:t>0.125747</w:t>
            </w:r>
          </w:p>
        </w:tc>
      </w:tr>
      <w:tr w:rsidR="00B6532B" w14:paraId="24985C4B" w14:textId="2624A0D9" w:rsidTr="00B6532B">
        <w:tc>
          <w:tcPr>
            <w:tcW w:w="4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935582" w14:textId="18C5BE7A" w:rsidR="00B6532B" w:rsidRPr="00693E8A" w:rsidRDefault="00B6532B" w:rsidP="00BC1318">
            <w:pPr>
              <w:rPr>
                <w:b/>
                <w:bCs/>
              </w:rPr>
            </w:pPr>
            <w:r>
              <w:rPr>
                <w:b/>
                <w:bCs/>
              </w:rPr>
              <w:t>2020</w:t>
            </w:r>
          </w:p>
        </w:tc>
        <w:tc>
          <w:tcPr>
            <w:tcW w:w="4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44485A" w14:textId="3EB58EE2" w:rsidR="00B6532B" w:rsidRDefault="00B6532B" w:rsidP="00BC1318">
            <w:r w:rsidRPr="000D6AEB">
              <w:t>0.844289</w:t>
            </w:r>
          </w:p>
        </w:tc>
      </w:tr>
      <w:tr w:rsidR="00B6532B" w14:paraId="03B28F9E" w14:textId="2A187C8E" w:rsidTr="00B6532B">
        <w:tc>
          <w:tcPr>
            <w:tcW w:w="4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197A8C" w14:textId="7C773101" w:rsidR="00B6532B" w:rsidRPr="00693E8A" w:rsidRDefault="00B6532B" w:rsidP="00BC1318">
            <w:pPr>
              <w:rPr>
                <w:b/>
                <w:bCs/>
              </w:rPr>
            </w:pPr>
            <w:r>
              <w:rPr>
                <w:b/>
                <w:bCs/>
              </w:rPr>
              <w:t>2021</w:t>
            </w:r>
          </w:p>
        </w:tc>
        <w:tc>
          <w:tcPr>
            <w:tcW w:w="4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7F0368" w14:textId="13F1930E" w:rsidR="00B6532B" w:rsidRDefault="00B6532B" w:rsidP="00BC1318">
            <w:r w:rsidRPr="000D6AEB">
              <w:t>0.</w:t>
            </w:r>
            <w:r w:rsidR="00087B51">
              <w:t>423489</w:t>
            </w:r>
          </w:p>
        </w:tc>
      </w:tr>
      <w:tr w:rsidR="00B6532B" w14:paraId="56A8AD1D" w14:textId="2436230B" w:rsidTr="00B6532B">
        <w:tc>
          <w:tcPr>
            <w:tcW w:w="453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43C43E9" w14:textId="6A7D783E" w:rsidR="00B6532B" w:rsidRPr="00693E8A" w:rsidRDefault="00B6532B" w:rsidP="00BC1318">
            <w:pPr>
              <w:rPr>
                <w:b/>
                <w:bCs/>
              </w:rPr>
            </w:pPr>
            <w:r>
              <w:rPr>
                <w:b/>
                <w:bCs/>
              </w:rPr>
              <w:t>2022</w:t>
            </w:r>
          </w:p>
        </w:tc>
        <w:tc>
          <w:tcPr>
            <w:tcW w:w="453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064598" w14:textId="254AEB75" w:rsidR="00B6532B" w:rsidRDefault="00B6532B" w:rsidP="00BC1318">
            <w:r w:rsidRPr="000D6AEB">
              <w:t>0.296590</w:t>
            </w:r>
          </w:p>
        </w:tc>
      </w:tr>
      <w:tr w:rsidR="00B6532B" w14:paraId="6F44C082" w14:textId="6ACCA7E1" w:rsidTr="008645B5">
        <w:tc>
          <w:tcPr>
            <w:tcW w:w="4533"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200603A9" w14:textId="35F6E18A" w:rsidR="00B6532B" w:rsidRPr="00693E8A" w:rsidRDefault="00B6532B" w:rsidP="00BC1318">
            <w:pPr>
              <w:rPr>
                <w:b/>
                <w:bCs/>
              </w:rPr>
            </w:pPr>
            <w:r>
              <w:rPr>
                <w:b/>
                <w:bCs/>
              </w:rPr>
              <w:t>2023</w:t>
            </w:r>
          </w:p>
        </w:tc>
        <w:tc>
          <w:tcPr>
            <w:tcW w:w="4534"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21C720DF" w14:textId="00EBB04A" w:rsidR="00B6532B" w:rsidRDefault="00B6532B" w:rsidP="00BC1318">
            <w:r w:rsidRPr="000D6AEB">
              <w:t>0.913</w:t>
            </w:r>
            <w:r w:rsidR="00C300AC">
              <w:t>808</w:t>
            </w:r>
          </w:p>
        </w:tc>
      </w:tr>
      <w:tr w:rsidR="00B6532B" w14:paraId="6B26007A" w14:textId="77777777" w:rsidTr="008645B5">
        <w:tc>
          <w:tcPr>
            <w:tcW w:w="4533" w:type="dxa"/>
            <w:tcBorders>
              <w:top w:val="single" w:sz="4" w:space="0" w:color="767171" w:themeColor="background2" w:themeShade="80"/>
              <w:left w:val="single" w:sz="4" w:space="0" w:color="FFFFFF" w:themeColor="background1"/>
              <w:right w:val="single" w:sz="4" w:space="0" w:color="FFFFFF" w:themeColor="background1"/>
            </w:tcBorders>
          </w:tcPr>
          <w:p w14:paraId="779A28B9" w14:textId="6D288E6B" w:rsidR="00B6532B" w:rsidRDefault="00B6532B" w:rsidP="00B6532B">
            <w:pPr>
              <w:rPr>
                <w:b/>
                <w:bCs/>
              </w:rPr>
            </w:pPr>
            <w:r>
              <w:rPr>
                <w:b/>
                <w:bCs/>
              </w:rPr>
              <w:t>Weighted Mean (2018-2023)</w:t>
            </w:r>
          </w:p>
        </w:tc>
        <w:tc>
          <w:tcPr>
            <w:tcW w:w="4534" w:type="dxa"/>
            <w:tcBorders>
              <w:top w:val="single" w:sz="4" w:space="0" w:color="767171" w:themeColor="background2" w:themeShade="80"/>
              <w:left w:val="single" w:sz="4" w:space="0" w:color="FFFFFF" w:themeColor="background1"/>
              <w:right w:val="single" w:sz="4" w:space="0" w:color="FFFFFF" w:themeColor="background1"/>
            </w:tcBorders>
            <w:vAlign w:val="center"/>
          </w:tcPr>
          <w:p w14:paraId="70193C76" w14:textId="12AFE4CB" w:rsidR="00B6532B" w:rsidRPr="000D6AEB" w:rsidRDefault="00B6532B" w:rsidP="00B6532B">
            <w:r>
              <w:rPr>
                <w:rFonts w:ascii="Calibri" w:hAnsi="Calibri" w:cs="Calibri"/>
                <w:color w:val="000000"/>
              </w:rPr>
              <w:t>0.4</w:t>
            </w:r>
            <w:r w:rsidR="00F1433F">
              <w:rPr>
                <w:rFonts w:ascii="Calibri" w:hAnsi="Calibri" w:cs="Calibri"/>
                <w:color w:val="000000"/>
              </w:rPr>
              <w:t>870</w:t>
            </w:r>
            <w:r w:rsidR="000C1925">
              <w:rPr>
                <w:rFonts w:ascii="Calibri" w:hAnsi="Calibri" w:cs="Calibri"/>
                <w:color w:val="000000"/>
              </w:rPr>
              <w:t>29</w:t>
            </w:r>
          </w:p>
        </w:tc>
      </w:tr>
    </w:tbl>
    <w:p w14:paraId="46B0BE53" w14:textId="62EDD809" w:rsidR="007D4939" w:rsidRPr="00571A50" w:rsidRDefault="0023719B" w:rsidP="007D4939">
      <w:pPr>
        <w:jc w:val="center"/>
        <w:rPr>
          <w:sz w:val="18"/>
          <w:szCs w:val="18"/>
        </w:rPr>
      </w:pPr>
      <w:r>
        <w:rPr>
          <w:sz w:val="18"/>
          <w:szCs w:val="18"/>
        </w:rPr>
        <w:t xml:space="preserve">The weighted mean accounts for 2020 </w:t>
      </w:r>
      <w:r w:rsidR="008C0A5F">
        <w:rPr>
          <w:sz w:val="18"/>
          <w:szCs w:val="18"/>
        </w:rPr>
        <w:t>containing</w:t>
      </w:r>
      <w:r w:rsidR="00A038EA">
        <w:rPr>
          <w:sz w:val="18"/>
          <w:szCs w:val="18"/>
        </w:rPr>
        <w:t xml:space="preserve"> 366 days</w:t>
      </w:r>
      <w:r w:rsidR="008C0A5F">
        <w:rPr>
          <w:sz w:val="18"/>
          <w:szCs w:val="18"/>
        </w:rPr>
        <w:t xml:space="preserve"> due to the occurrence of a leap year</w:t>
      </w:r>
      <w:r w:rsidR="00A038EA">
        <w:rPr>
          <w:sz w:val="18"/>
          <w:szCs w:val="18"/>
        </w:rPr>
        <w:t>.</w:t>
      </w:r>
      <w:r w:rsidR="005276CE">
        <w:rPr>
          <w:sz w:val="18"/>
          <w:szCs w:val="18"/>
        </w:rPr>
        <w:t xml:space="preserve"> This also negates the effects of 2018 and 2023 containing less than a </w:t>
      </w:r>
      <w:r w:rsidR="007A3FE8">
        <w:rPr>
          <w:sz w:val="18"/>
          <w:szCs w:val="18"/>
        </w:rPr>
        <w:t>year</w:t>
      </w:r>
      <w:r w:rsidR="005A321C">
        <w:rPr>
          <w:sz w:val="18"/>
          <w:szCs w:val="18"/>
        </w:rPr>
        <w:t>’</w:t>
      </w:r>
      <w:r w:rsidR="007A3FE8">
        <w:rPr>
          <w:sz w:val="18"/>
          <w:szCs w:val="18"/>
        </w:rPr>
        <w:t>s worth</w:t>
      </w:r>
      <w:r w:rsidR="005276CE">
        <w:rPr>
          <w:sz w:val="18"/>
          <w:szCs w:val="18"/>
        </w:rPr>
        <w:t xml:space="preserve"> of data.</w:t>
      </w:r>
    </w:p>
    <w:p w14:paraId="684E2F78" w14:textId="3F0D9A0A" w:rsidR="00CE56FA" w:rsidRDefault="00F058A1">
      <w:pPr>
        <w:rPr>
          <w:noProof/>
        </w:rPr>
      </w:pPr>
      <w:r>
        <w:rPr>
          <w:noProof/>
        </w:rPr>
        <w:t xml:space="preserve">Figure </w:t>
      </w:r>
      <w:r w:rsidR="00866DEB">
        <w:rPr>
          <w:noProof/>
        </w:rPr>
        <w:t>3</w:t>
      </w:r>
      <w:r w:rsidR="001B534E">
        <w:rPr>
          <w:noProof/>
        </w:rPr>
        <w:t xml:space="preserve"> shows </w:t>
      </w:r>
      <w:r w:rsidR="00E34B9B">
        <w:rPr>
          <w:noProof/>
        </w:rPr>
        <w:t>the FGI and Bitcoin price plotted together</w:t>
      </w:r>
      <w:r w:rsidR="00C75508">
        <w:rPr>
          <w:noProof/>
        </w:rPr>
        <w:t xml:space="preserve"> from 2018-2023</w:t>
      </w:r>
      <w:r w:rsidR="00E34B9B">
        <w:rPr>
          <w:noProof/>
        </w:rPr>
        <w:t>. These are separated by year and</w:t>
      </w:r>
      <w:r w:rsidR="008C0078">
        <w:rPr>
          <w:noProof/>
        </w:rPr>
        <w:t xml:space="preserve"> consequently the Bitcoin price axis </w:t>
      </w:r>
      <w:r w:rsidR="00F57448">
        <w:rPr>
          <w:noProof/>
        </w:rPr>
        <w:t>fluctuates significantly.</w:t>
      </w:r>
      <w:r w:rsidR="007846F5">
        <w:rPr>
          <w:noProof/>
        </w:rPr>
        <w:t xml:space="preserve"> Throughout these charts, the price of Bitcoin is shown in </w:t>
      </w:r>
      <w:r w:rsidR="009D482F">
        <w:rPr>
          <w:noProof/>
        </w:rPr>
        <w:t>blue</w:t>
      </w:r>
      <w:r w:rsidR="00032497">
        <w:rPr>
          <w:noProof/>
        </w:rPr>
        <w:t xml:space="preserve"> and the FGI index value is shown in </w:t>
      </w:r>
      <w:r w:rsidR="009D482F">
        <w:rPr>
          <w:noProof/>
        </w:rPr>
        <w:t>red</w:t>
      </w:r>
      <w:r w:rsidR="005E53B8">
        <w:rPr>
          <w:noProof/>
        </w:rPr>
        <w:t xml:space="preserve">. </w:t>
      </w:r>
      <w:r w:rsidR="009402EF">
        <w:rPr>
          <w:noProof/>
        </w:rPr>
        <w:t xml:space="preserve">As the </w:t>
      </w:r>
      <w:r w:rsidR="00146970">
        <w:rPr>
          <w:noProof/>
        </w:rPr>
        <w:t>FGI data for 2018 and 2023</w:t>
      </w:r>
      <w:r w:rsidR="009402EF">
        <w:rPr>
          <w:noProof/>
        </w:rPr>
        <w:t xml:space="preserve"> </w:t>
      </w:r>
      <w:r w:rsidR="006B5F07">
        <w:rPr>
          <w:noProof/>
        </w:rPr>
        <w:t xml:space="preserve">is limited, </w:t>
      </w:r>
      <w:r w:rsidR="00B6037A">
        <w:rPr>
          <w:noProof/>
        </w:rPr>
        <w:t>the time frames of these differ to other years.</w:t>
      </w:r>
    </w:p>
    <w:p w14:paraId="6B1C2A7D" w14:textId="04864024" w:rsidR="006E74D0" w:rsidRPr="006E74D0" w:rsidRDefault="006E74D0" w:rsidP="006E74D0">
      <w:pPr>
        <w:jc w:val="center"/>
        <w:rPr>
          <w:b/>
          <w:bCs/>
        </w:rPr>
      </w:pPr>
      <w:r>
        <w:rPr>
          <w:noProof/>
        </w:rPr>
        <w:drawing>
          <wp:anchor distT="0" distB="0" distL="114300" distR="114300" simplePos="0" relativeHeight="251670528" behindDoc="0" locked="0" layoutInCell="1" allowOverlap="1" wp14:anchorId="13372F8E" wp14:editId="526570C3">
            <wp:simplePos x="0" y="0"/>
            <wp:positionH relativeFrom="margin">
              <wp:align>center</wp:align>
            </wp:positionH>
            <wp:positionV relativeFrom="paragraph">
              <wp:posOffset>200025</wp:posOffset>
            </wp:positionV>
            <wp:extent cx="5400000" cy="5279383"/>
            <wp:effectExtent l="19050" t="19050" r="10795" b="17145"/>
            <wp:wrapTopAndBottom/>
            <wp:docPr id="5059034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03413" name="Picture 1"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279383"/>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41917" w:rsidRPr="00B41917">
        <w:rPr>
          <w:b/>
          <w:bCs/>
        </w:rPr>
        <w:t xml:space="preserve">Figure </w:t>
      </w:r>
      <w:r w:rsidR="00866DEB">
        <w:rPr>
          <w:b/>
          <w:bCs/>
        </w:rPr>
        <w:t>3</w:t>
      </w:r>
      <w:r w:rsidR="00B41917" w:rsidRPr="00B41917">
        <w:rPr>
          <w:b/>
          <w:bCs/>
        </w:rPr>
        <w:t xml:space="preserve">. </w:t>
      </w:r>
      <w:r w:rsidR="00B41917">
        <w:rPr>
          <w:b/>
          <w:bCs/>
        </w:rPr>
        <w:t xml:space="preserve">FGI </w:t>
      </w:r>
      <w:r w:rsidR="00531EC8">
        <w:rPr>
          <w:b/>
          <w:bCs/>
        </w:rPr>
        <w:t>and Bitcoin Price Correlation</w:t>
      </w:r>
    </w:p>
    <w:p w14:paraId="13BE59F8" w14:textId="13A1A7C5" w:rsidR="00D060BC" w:rsidRDefault="00D060BC" w:rsidP="00D060BC">
      <w:pPr>
        <w:jc w:val="center"/>
        <w:rPr>
          <w:sz w:val="18"/>
          <w:szCs w:val="18"/>
        </w:rPr>
      </w:pPr>
      <w:r>
        <w:rPr>
          <w:sz w:val="18"/>
          <w:szCs w:val="18"/>
        </w:rPr>
        <w:t xml:space="preserve">All 6 years of Bitcoin price and FGI values plotted together by year. </w:t>
      </w:r>
      <w:r w:rsidR="00E82BBA">
        <w:rPr>
          <w:sz w:val="18"/>
          <w:szCs w:val="18"/>
        </w:rPr>
        <w:t xml:space="preserve">These are in order top-left to bottom-right. </w:t>
      </w:r>
    </w:p>
    <w:p w14:paraId="46B9409F" w14:textId="4506B0D9" w:rsidR="005214BC" w:rsidRPr="005214BC" w:rsidRDefault="005214BC" w:rsidP="005214BC">
      <w:pPr>
        <w:rPr>
          <w:noProof/>
        </w:rPr>
      </w:pPr>
      <w:r>
        <w:rPr>
          <w:noProof/>
        </w:rPr>
        <w:t>Throughout all 6 years, similarities between the Bitcoin price and FGI can be observed</w:t>
      </w:r>
      <w:r w:rsidR="00756325">
        <w:rPr>
          <w:noProof/>
        </w:rPr>
        <w:t xml:space="preserve"> (Figure 3)</w:t>
      </w:r>
      <w:r>
        <w:rPr>
          <w:noProof/>
        </w:rPr>
        <w:t xml:space="preserve">. This is especially apparent in 2018 and 2023, where the shorter time frames </w:t>
      </w:r>
      <w:r w:rsidRPr="00A02DDD">
        <w:rPr>
          <w:noProof/>
        </w:rPr>
        <w:t>accentuates</w:t>
      </w:r>
      <w:r>
        <w:rPr>
          <w:noProof/>
        </w:rPr>
        <w:t xml:space="preserve"> the pattern between the two values. For instance, at the end of February 2023 the FGI tracks the drop in Bitcoin price almost exactly, increasing similarly afterwards. This can also be seen in 2018 where the FGI accurately follows each dropping peak and lowering trough in price to a similar degree. As well as the shorter time frames, patterns can also be noticed in the full years. In 2021 the FGI accurately follows many of the Bitcoin price changes successfully, dropping significantly in May and increasing by a comparable amount in July and October.</w:t>
      </w:r>
      <w:r w:rsidR="003E12DD">
        <w:rPr>
          <w:noProof/>
        </w:rPr>
        <w:t xml:space="preserve"> </w:t>
      </w:r>
      <w:r>
        <w:rPr>
          <w:noProof/>
        </w:rPr>
        <w:t>Despite these patterns, there are also places where both values show no discernable relationship. The most noticable of these is the large price increase at the end of 2020 that displays marginal difference in the FGI, despite the price of Bitcoin increasing by a further 200%. Similarly, between March and July of 2019, the FGI only increased by 20% whilst the Bitcoin price increased by 200%. Instances in which subsequent lower prices did not create a lower FGI value can also be distinguished. In August 2019 the marginal drop in Bitcoin price in caused the FGI to drop to 5, the lowest over the entire 6 year duration. However in November of the same year the price had dropped by a further 50%. In spite of this the FGI only reached 17, 12 higher than it was 3 months prior despite a lower Bitcoin price being reached.</w:t>
      </w:r>
    </w:p>
    <w:p w14:paraId="40C95BFE" w14:textId="7421879F" w:rsidR="00FB1A85" w:rsidRDefault="00CE77D5" w:rsidP="003B3408">
      <w:pPr>
        <w:pStyle w:val="Heading3"/>
      </w:pPr>
      <w:r>
        <w:t>5</w:t>
      </w:r>
      <w:r w:rsidR="00FB1A85">
        <w:t>.2</w:t>
      </w:r>
      <w:r w:rsidR="0067648D">
        <w:t xml:space="preserve"> DCA</w:t>
      </w:r>
    </w:p>
    <w:p w14:paraId="2081709B" w14:textId="0CD66B86" w:rsidR="0067648D" w:rsidRDefault="004523F3">
      <w:r>
        <w:t>E</w:t>
      </w:r>
      <w:r w:rsidR="000A3DB4">
        <w:t xml:space="preserve">xecuting the DCA strategy </w:t>
      </w:r>
      <w:r>
        <w:t xml:space="preserve">over the 62-month period generated </w:t>
      </w:r>
      <w:r w:rsidR="00E2517C">
        <w:t>an overall profit of 1,5</w:t>
      </w:r>
      <w:r w:rsidR="00DA571B">
        <w:t>30</w:t>
      </w:r>
      <w:r w:rsidR="00306688">
        <w:t>.</w:t>
      </w:r>
      <w:r w:rsidR="00DA571B">
        <w:t>35</w:t>
      </w:r>
      <w:r w:rsidR="00306688">
        <w:t xml:space="preserve"> </w:t>
      </w:r>
      <w:r w:rsidR="00092760">
        <w:t>USD</w:t>
      </w:r>
      <w:r w:rsidR="00CC5332">
        <w:t xml:space="preserve"> </w:t>
      </w:r>
      <w:r w:rsidR="008D36C4">
        <w:t>(Table 4)</w:t>
      </w:r>
      <w:r w:rsidR="00E2517C">
        <w:t>.</w:t>
      </w:r>
      <w:r w:rsidR="00E07556">
        <w:t xml:space="preserve"> Furthermore, before the end of the</w:t>
      </w:r>
      <w:r w:rsidR="00F46FAE">
        <w:t xml:space="preserve"> time</w:t>
      </w:r>
      <w:r w:rsidR="00E07556">
        <w:t xml:space="preserve"> period a total of </w:t>
      </w:r>
      <w:r w:rsidR="003B52B4" w:rsidRPr="003B52B4">
        <w:t>0.09154182</w:t>
      </w:r>
      <w:r w:rsidR="00E07556">
        <w:rPr>
          <w:rFonts w:ascii="Calibri" w:hAnsi="Calibri" w:cs="Calibri"/>
          <w:color w:val="000000"/>
        </w:rPr>
        <w:t xml:space="preserve"> Bitcoin was accumulated.</w:t>
      </w:r>
      <w:r w:rsidR="00F363AD">
        <w:rPr>
          <w:rFonts w:ascii="Calibri" w:hAnsi="Calibri" w:cs="Calibri"/>
          <w:color w:val="000000"/>
        </w:rPr>
        <w:t xml:space="preserve"> </w:t>
      </w:r>
    </w:p>
    <w:p w14:paraId="14E93AF1" w14:textId="73898223" w:rsidR="00406126" w:rsidRPr="007F4F6F" w:rsidRDefault="00406126" w:rsidP="00406126">
      <w:pPr>
        <w:jc w:val="center"/>
        <w:rPr>
          <w:b/>
          <w:bCs/>
        </w:rPr>
      </w:pPr>
      <w:r>
        <w:rPr>
          <w:b/>
          <w:bCs/>
        </w:rPr>
        <w:t xml:space="preserve">Table 4. </w:t>
      </w:r>
      <w:r w:rsidR="00E13916">
        <w:rPr>
          <w:b/>
          <w:bCs/>
        </w:rPr>
        <w:t xml:space="preserve">Monthly </w:t>
      </w:r>
      <w:r>
        <w:rPr>
          <w:b/>
          <w:bCs/>
        </w:rPr>
        <w:t>DCA Strategy Profit</w:t>
      </w:r>
      <w:r>
        <w:t xml:space="preserve"> </w:t>
      </w:r>
    </w:p>
    <w:tbl>
      <w:tblPr>
        <w:tblStyle w:val="TableGrid"/>
        <w:tblW w:w="9067" w:type="dxa"/>
        <w:tblLook w:val="04A0" w:firstRow="1" w:lastRow="0" w:firstColumn="1" w:lastColumn="0" w:noHBand="0" w:noVBand="1"/>
      </w:tblPr>
      <w:tblGrid>
        <w:gridCol w:w="3022"/>
        <w:gridCol w:w="3022"/>
        <w:gridCol w:w="3023"/>
      </w:tblGrid>
      <w:tr w:rsidR="00952D67" w14:paraId="4E860E45" w14:textId="77777777" w:rsidTr="00322D8A">
        <w:tc>
          <w:tcPr>
            <w:tcW w:w="3022" w:type="dxa"/>
            <w:tcBorders>
              <w:left w:val="single" w:sz="4" w:space="0" w:color="FFFFFF"/>
              <w:bottom w:val="single" w:sz="4" w:space="0" w:color="767171" w:themeColor="background2" w:themeShade="80"/>
              <w:right w:val="single" w:sz="4" w:space="0" w:color="FFFFFF"/>
            </w:tcBorders>
          </w:tcPr>
          <w:p w14:paraId="5286FDA0" w14:textId="77777777" w:rsidR="00952D67" w:rsidRPr="006437C2" w:rsidRDefault="00952D67" w:rsidP="00431C1B">
            <w:pPr>
              <w:rPr>
                <w:b/>
                <w:bCs/>
              </w:rPr>
            </w:pPr>
            <w:r>
              <w:rPr>
                <w:b/>
                <w:bCs/>
              </w:rPr>
              <w:t xml:space="preserve">Investment </w:t>
            </w:r>
            <w:r w:rsidRPr="006437C2">
              <w:rPr>
                <w:b/>
                <w:bCs/>
              </w:rPr>
              <w:t>Strategy</w:t>
            </w:r>
          </w:p>
        </w:tc>
        <w:tc>
          <w:tcPr>
            <w:tcW w:w="3022" w:type="dxa"/>
            <w:tcBorders>
              <w:left w:val="single" w:sz="4" w:space="0" w:color="FFFFFF"/>
              <w:bottom w:val="single" w:sz="4" w:space="0" w:color="767171" w:themeColor="background2" w:themeShade="80"/>
              <w:right w:val="single" w:sz="4" w:space="0" w:color="FFFFFF"/>
            </w:tcBorders>
          </w:tcPr>
          <w:p w14:paraId="1FBCC74E" w14:textId="77777777" w:rsidR="00952D67" w:rsidRPr="006437C2" w:rsidRDefault="00952D67" w:rsidP="00431C1B">
            <w:pPr>
              <w:rPr>
                <w:b/>
                <w:bCs/>
              </w:rPr>
            </w:pPr>
            <w:r>
              <w:rPr>
                <w:b/>
                <w:bCs/>
              </w:rPr>
              <w:t>Bitcoin Accumulated</w:t>
            </w:r>
          </w:p>
        </w:tc>
        <w:tc>
          <w:tcPr>
            <w:tcW w:w="3023" w:type="dxa"/>
            <w:tcBorders>
              <w:left w:val="single" w:sz="4" w:space="0" w:color="FFFFFF"/>
              <w:bottom w:val="single" w:sz="4" w:space="0" w:color="767171" w:themeColor="background2" w:themeShade="80"/>
              <w:right w:val="single" w:sz="4" w:space="0" w:color="FFFFFF"/>
            </w:tcBorders>
          </w:tcPr>
          <w:p w14:paraId="03362069" w14:textId="77777777" w:rsidR="00952D67" w:rsidRPr="006437C2" w:rsidRDefault="00952D67" w:rsidP="00431C1B">
            <w:pPr>
              <w:rPr>
                <w:b/>
                <w:bCs/>
              </w:rPr>
            </w:pPr>
            <w:r w:rsidRPr="006437C2">
              <w:rPr>
                <w:b/>
                <w:bCs/>
              </w:rPr>
              <w:t>Profit</w:t>
            </w:r>
            <w:r>
              <w:rPr>
                <w:b/>
                <w:bCs/>
              </w:rPr>
              <w:t xml:space="preserve"> (USD)</w:t>
            </w:r>
          </w:p>
        </w:tc>
      </w:tr>
      <w:tr w:rsidR="00952D67" w14:paraId="4EE9EC2A" w14:textId="77777777" w:rsidTr="00322D8A">
        <w:tc>
          <w:tcPr>
            <w:tcW w:w="3022" w:type="dxa"/>
            <w:tcBorders>
              <w:top w:val="single" w:sz="4" w:space="0" w:color="767171" w:themeColor="background2" w:themeShade="80"/>
              <w:left w:val="single" w:sz="4" w:space="0" w:color="FFFFFF"/>
              <w:right w:val="single" w:sz="4" w:space="0" w:color="FFFFFF"/>
            </w:tcBorders>
          </w:tcPr>
          <w:p w14:paraId="07DE5AC4" w14:textId="05FE6A6F" w:rsidR="00952D67" w:rsidRPr="006437C2" w:rsidRDefault="005E7FD7" w:rsidP="00431C1B">
            <w:pPr>
              <w:rPr>
                <w:b/>
                <w:bCs/>
              </w:rPr>
            </w:pPr>
            <w:r>
              <w:rPr>
                <w:b/>
                <w:bCs/>
              </w:rPr>
              <w:t>DCA</w:t>
            </w:r>
          </w:p>
        </w:tc>
        <w:tc>
          <w:tcPr>
            <w:tcW w:w="3022" w:type="dxa"/>
            <w:tcBorders>
              <w:top w:val="single" w:sz="4" w:space="0" w:color="767171" w:themeColor="background2" w:themeShade="80"/>
              <w:left w:val="single" w:sz="4" w:space="0" w:color="FFFFFF"/>
              <w:right w:val="single" w:sz="4" w:space="0" w:color="FFFFFF"/>
            </w:tcBorders>
          </w:tcPr>
          <w:p w14:paraId="784CD8AE" w14:textId="3DC80C23" w:rsidR="00952D67" w:rsidRPr="009C523D" w:rsidRDefault="003B52B4" w:rsidP="00431C1B">
            <w:pPr>
              <w:rPr>
                <w:rFonts w:ascii="Calibri" w:hAnsi="Calibri" w:cs="Calibri"/>
                <w:color w:val="000000"/>
              </w:rPr>
            </w:pPr>
            <w:r w:rsidRPr="003B52B4">
              <w:t>0.09154182</w:t>
            </w:r>
          </w:p>
        </w:tc>
        <w:tc>
          <w:tcPr>
            <w:tcW w:w="3023" w:type="dxa"/>
            <w:tcBorders>
              <w:top w:val="single" w:sz="4" w:space="0" w:color="767171" w:themeColor="background2" w:themeShade="80"/>
              <w:left w:val="single" w:sz="4" w:space="0" w:color="FFFFFF"/>
              <w:right w:val="single" w:sz="4" w:space="0" w:color="FFFFFF"/>
            </w:tcBorders>
          </w:tcPr>
          <w:p w14:paraId="5D598902" w14:textId="2BE7E04C" w:rsidR="00952D67" w:rsidRDefault="00322D8A" w:rsidP="00431C1B">
            <w:r>
              <w:t>1</w:t>
            </w:r>
            <w:r w:rsidR="0039153C">
              <w:t>,</w:t>
            </w:r>
            <w:r>
              <w:t>5</w:t>
            </w:r>
            <w:r w:rsidR="00B764D6">
              <w:t>30.35</w:t>
            </w:r>
          </w:p>
        </w:tc>
      </w:tr>
    </w:tbl>
    <w:p w14:paraId="0DB93314" w14:textId="73A7E77C" w:rsidR="00406126" w:rsidRPr="00F04505" w:rsidRDefault="00406126" w:rsidP="00F04505">
      <w:pPr>
        <w:jc w:val="center"/>
        <w:rPr>
          <w:sz w:val="18"/>
          <w:szCs w:val="18"/>
        </w:rPr>
      </w:pPr>
      <w:r>
        <w:rPr>
          <w:sz w:val="18"/>
          <w:szCs w:val="18"/>
        </w:rPr>
        <w:t xml:space="preserve">Bitcoin </w:t>
      </w:r>
      <w:r w:rsidR="009247EA">
        <w:rPr>
          <w:sz w:val="18"/>
          <w:szCs w:val="18"/>
        </w:rPr>
        <w:t>accumulated over the 62 months was sold on 08/04/2023 when the Bitcoin price was 27920.</w:t>
      </w:r>
      <w:r w:rsidR="00C67132">
        <w:rPr>
          <w:sz w:val="18"/>
          <w:szCs w:val="18"/>
        </w:rPr>
        <w:t>50 USD</w:t>
      </w:r>
      <w:r>
        <w:rPr>
          <w:sz w:val="18"/>
          <w:szCs w:val="18"/>
        </w:rPr>
        <w:t xml:space="preserve">. </w:t>
      </w:r>
    </w:p>
    <w:p w14:paraId="7171FCCB" w14:textId="17471707" w:rsidR="0067648D" w:rsidRDefault="00CE77D5" w:rsidP="003B3408">
      <w:pPr>
        <w:pStyle w:val="Heading3"/>
      </w:pPr>
      <w:r>
        <w:t>5</w:t>
      </w:r>
      <w:r w:rsidR="0067648D">
        <w:t>.3 HODL</w:t>
      </w:r>
    </w:p>
    <w:p w14:paraId="7353A738" w14:textId="1F84789D" w:rsidR="006E131F" w:rsidRDefault="00457367" w:rsidP="006E131F">
      <w:r>
        <w:t>The traditional HODL strategy generated an overall profit of 16</w:t>
      </w:r>
      <w:r w:rsidR="00C62E4D">
        <w:t>7</w:t>
      </w:r>
      <w:r>
        <w:t>3.05 USD over the 6-year period</w:t>
      </w:r>
      <w:r w:rsidR="005B2EEA">
        <w:t xml:space="preserve"> (Table 5)</w:t>
      </w:r>
      <w:r>
        <w:t xml:space="preserve">. This method purchased 0.09670518 Bitcoin on 01/02/2018 and subsequently sold 100% of this on </w:t>
      </w:r>
      <w:r w:rsidR="007D6341">
        <w:t>08/04/2022.</w:t>
      </w:r>
      <w:r w:rsidR="0055450D">
        <w:t xml:space="preserve"> </w:t>
      </w:r>
    </w:p>
    <w:p w14:paraId="4F7B95EF" w14:textId="6225F56E" w:rsidR="006E131F" w:rsidRPr="007F4F6F" w:rsidRDefault="006E131F" w:rsidP="006E131F">
      <w:pPr>
        <w:jc w:val="center"/>
        <w:rPr>
          <w:b/>
          <w:bCs/>
        </w:rPr>
      </w:pPr>
      <w:r>
        <w:rPr>
          <w:b/>
          <w:bCs/>
        </w:rPr>
        <w:t xml:space="preserve">Table </w:t>
      </w:r>
      <w:r w:rsidR="00E6732F">
        <w:rPr>
          <w:b/>
          <w:bCs/>
        </w:rPr>
        <w:t>5</w:t>
      </w:r>
      <w:r>
        <w:rPr>
          <w:b/>
          <w:bCs/>
        </w:rPr>
        <w:t xml:space="preserve">. </w:t>
      </w:r>
      <w:r w:rsidR="006437C2">
        <w:rPr>
          <w:b/>
          <w:bCs/>
        </w:rPr>
        <w:t xml:space="preserve">Traditional </w:t>
      </w:r>
      <w:r w:rsidR="00C12785">
        <w:rPr>
          <w:b/>
          <w:bCs/>
        </w:rPr>
        <w:t>HODL Strategy Profit</w:t>
      </w:r>
      <w:r w:rsidR="007F4F6F">
        <w:t xml:space="preserve"> </w:t>
      </w:r>
    </w:p>
    <w:tbl>
      <w:tblPr>
        <w:tblStyle w:val="TableGrid"/>
        <w:tblW w:w="9067" w:type="dxa"/>
        <w:tblLook w:val="04A0" w:firstRow="1" w:lastRow="0" w:firstColumn="1" w:lastColumn="0" w:noHBand="0" w:noVBand="1"/>
      </w:tblPr>
      <w:tblGrid>
        <w:gridCol w:w="3022"/>
        <w:gridCol w:w="3022"/>
        <w:gridCol w:w="3023"/>
      </w:tblGrid>
      <w:tr w:rsidR="00683D2C" w14:paraId="6171111E" w14:textId="77777777" w:rsidTr="00683D2C">
        <w:tc>
          <w:tcPr>
            <w:tcW w:w="3022" w:type="dxa"/>
            <w:tcBorders>
              <w:left w:val="single" w:sz="4" w:space="0" w:color="FFFFFF"/>
              <w:bottom w:val="single" w:sz="4" w:space="0" w:color="767171" w:themeColor="background2" w:themeShade="80"/>
              <w:right w:val="single" w:sz="4" w:space="0" w:color="FFFFFF"/>
            </w:tcBorders>
          </w:tcPr>
          <w:p w14:paraId="52756739" w14:textId="43BD1BD8" w:rsidR="00683D2C" w:rsidRPr="006437C2" w:rsidRDefault="00683D2C" w:rsidP="006E131F">
            <w:pPr>
              <w:rPr>
                <w:b/>
                <w:bCs/>
              </w:rPr>
            </w:pPr>
            <w:r>
              <w:rPr>
                <w:b/>
                <w:bCs/>
              </w:rPr>
              <w:t xml:space="preserve">Investment </w:t>
            </w:r>
            <w:r w:rsidRPr="006437C2">
              <w:rPr>
                <w:b/>
                <w:bCs/>
              </w:rPr>
              <w:t>Strategy</w:t>
            </w:r>
          </w:p>
        </w:tc>
        <w:tc>
          <w:tcPr>
            <w:tcW w:w="3022" w:type="dxa"/>
            <w:tcBorders>
              <w:left w:val="single" w:sz="4" w:space="0" w:color="FFFFFF"/>
              <w:bottom w:val="single" w:sz="4" w:space="0" w:color="767171" w:themeColor="background2" w:themeShade="80"/>
              <w:right w:val="single" w:sz="4" w:space="0" w:color="FFFFFF"/>
            </w:tcBorders>
          </w:tcPr>
          <w:p w14:paraId="0FD65ABF" w14:textId="7C8BDA6B" w:rsidR="00683D2C" w:rsidRPr="006437C2" w:rsidRDefault="00683D2C" w:rsidP="006E131F">
            <w:pPr>
              <w:rPr>
                <w:b/>
                <w:bCs/>
              </w:rPr>
            </w:pPr>
            <w:r>
              <w:rPr>
                <w:b/>
                <w:bCs/>
              </w:rPr>
              <w:t>Bitcoin Accumulated</w:t>
            </w:r>
          </w:p>
        </w:tc>
        <w:tc>
          <w:tcPr>
            <w:tcW w:w="3023" w:type="dxa"/>
            <w:tcBorders>
              <w:left w:val="single" w:sz="4" w:space="0" w:color="FFFFFF"/>
              <w:bottom w:val="single" w:sz="4" w:space="0" w:color="767171" w:themeColor="background2" w:themeShade="80"/>
              <w:right w:val="single" w:sz="4" w:space="0" w:color="FFFFFF"/>
            </w:tcBorders>
          </w:tcPr>
          <w:p w14:paraId="7D05C55A" w14:textId="45C91093" w:rsidR="00683D2C" w:rsidRPr="006437C2" w:rsidRDefault="00683D2C" w:rsidP="006E131F">
            <w:pPr>
              <w:rPr>
                <w:b/>
                <w:bCs/>
              </w:rPr>
            </w:pPr>
            <w:r w:rsidRPr="006437C2">
              <w:rPr>
                <w:b/>
                <w:bCs/>
              </w:rPr>
              <w:t>Profit</w:t>
            </w:r>
            <w:r>
              <w:rPr>
                <w:b/>
                <w:bCs/>
              </w:rPr>
              <w:t xml:space="preserve"> (USD)</w:t>
            </w:r>
          </w:p>
        </w:tc>
      </w:tr>
      <w:tr w:rsidR="00683D2C" w14:paraId="372E7D98" w14:textId="77777777" w:rsidTr="00683D2C">
        <w:tc>
          <w:tcPr>
            <w:tcW w:w="3022" w:type="dxa"/>
            <w:tcBorders>
              <w:top w:val="single" w:sz="4" w:space="0" w:color="767171" w:themeColor="background2" w:themeShade="80"/>
              <w:left w:val="single" w:sz="4" w:space="0" w:color="FFFFFF"/>
              <w:right w:val="single" w:sz="4" w:space="0" w:color="FFFFFF"/>
            </w:tcBorders>
          </w:tcPr>
          <w:p w14:paraId="49AA9CD1" w14:textId="24868358" w:rsidR="00683D2C" w:rsidRPr="006437C2" w:rsidRDefault="00683D2C" w:rsidP="006E131F">
            <w:pPr>
              <w:rPr>
                <w:b/>
                <w:bCs/>
              </w:rPr>
            </w:pPr>
            <w:r w:rsidRPr="006437C2">
              <w:rPr>
                <w:b/>
                <w:bCs/>
              </w:rPr>
              <w:t>HODL</w:t>
            </w:r>
          </w:p>
        </w:tc>
        <w:tc>
          <w:tcPr>
            <w:tcW w:w="3022" w:type="dxa"/>
            <w:tcBorders>
              <w:top w:val="single" w:sz="4" w:space="0" w:color="767171" w:themeColor="background2" w:themeShade="80"/>
              <w:left w:val="single" w:sz="4" w:space="0" w:color="FFFFFF"/>
              <w:right w:val="single" w:sz="4" w:space="0" w:color="FFFFFF"/>
            </w:tcBorders>
          </w:tcPr>
          <w:p w14:paraId="56E32617" w14:textId="3C531C78" w:rsidR="00683D2C" w:rsidRDefault="00683D2C" w:rsidP="006E131F">
            <w:r>
              <w:rPr>
                <w:rStyle w:val="qv3wpe"/>
              </w:rPr>
              <w:t>0.09670518</w:t>
            </w:r>
          </w:p>
        </w:tc>
        <w:tc>
          <w:tcPr>
            <w:tcW w:w="3023" w:type="dxa"/>
            <w:tcBorders>
              <w:top w:val="single" w:sz="4" w:space="0" w:color="767171" w:themeColor="background2" w:themeShade="80"/>
              <w:left w:val="single" w:sz="4" w:space="0" w:color="FFFFFF"/>
              <w:right w:val="single" w:sz="4" w:space="0" w:color="FFFFFF"/>
            </w:tcBorders>
          </w:tcPr>
          <w:p w14:paraId="314ECD80" w14:textId="75E61BBA" w:rsidR="00683D2C" w:rsidRDefault="003F2259" w:rsidP="006E131F">
            <w:r>
              <w:t>1</w:t>
            </w:r>
            <w:r w:rsidR="0039153C">
              <w:t>,</w:t>
            </w:r>
            <w:r>
              <w:t>6</w:t>
            </w:r>
            <w:r w:rsidR="00C62E4D">
              <w:t>7</w:t>
            </w:r>
            <w:r>
              <w:t>3.05</w:t>
            </w:r>
          </w:p>
        </w:tc>
      </w:tr>
    </w:tbl>
    <w:p w14:paraId="29216648" w14:textId="50312BAD" w:rsidR="00F57A87" w:rsidRPr="00E20B30" w:rsidRDefault="00F737AF" w:rsidP="00E20B30">
      <w:pPr>
        <w:jc w:val="center"/>
        <w:rPr>
          <w:sz w:val="18"/>
          <w:szCs w:val="18"/>
        </w:rPr>
      </w:pPr>
      <w:r>
        <w:rPr>
          <w:sz w:val="18"/>
          <w:szCs w:val="18"/>
        </w:rPr>
        <w:t>Bitcoin price</w:t>
      </w:r>
      <w:r w:rsidR="00A24118">
        <w:rPr>
          <w:sz w:val="18"/>
          <w:szCs w:val="18"/>
        </w:rPr>
        <w:t xml:space="preserve"> at </w:t>
      </w:r>
      <w:r w:rsidR="007216C0">
        <w:rPr>
          <w:sz w:val="18"/>
          <w:szCs w:val="18"/>
        </w:rPr>
        <w:t>the start and end</w:t>
      </w:r>
      <w:r w:rsidR="00A24118">
        <w:rPr>
          <w:sz w:val="18"/>
          <w:szCs w:val="18"/>
        </w:rPr>
        <w:t xml:space="preserve"> dates was</w:t>
      </w:r>
      <w:r w:rsidR="009650DF">
        <w:rPr>
          <w:sz w:val="18"/>
          <w:szCs w:val="18"/>
        </w:rPr>
        <w:t xml:space="preserve"> 10237.30 and 27920.50 USD respectively</w:t>
      </w:r>
      <w:r w:rsidR="00521789">
        <w:rPr>
          <w:sz w:val="18"/>
          <w:szCs w:val="18"/>
        </w:rPr>
        <w:t xml:space="preserve">. </w:t>
      </w:r>
    </w:p>
    <w:p w14:paraId="62A63C0B" w14:textId="252B0FA6" w:rsidR="00E41EE9" w:rsidRDefault="00D04A50" w:rsidP="00D04A50">
      <w:r>
        <w:t xml:space="preserve">Figure </w:t>
      </w:r>
      <w:r w:rsidR="00866DEB">
        <w:t>4</w:t>
      </w:r>
      <w:r>
        <w:t xml:space="preserve"> shows the profit generated by </w:t>
      </w:r>
      <w:r w:rsidR="00A2282F">
        <w:t xml:space="preserve">using the HODL strategy whilst utilising the FGI values. </w:t>
      </w:r>
      <w:r w:rsidR="00970BD3">
        <w:t xml:space="preserve">The lowest profit </w:t>
      </w:r>
      <w:r w:rsidR="00602E11">
        <w:t>generated</w:t>
      </w:r>
      <w:r w:rsidR="00041221">
        <w:t xml:space="preserve"> was</w:t>
      </w:r>
      <w:r w:rsidR="00602E11">
        <w:t xml:space="preserve"> </w:t>
      </w:r>
      <w:r w:rsidR="00E9449E">
        <w:t>1</w:t>
      </w:r>
      <w:r w:rsidR="0039153C">
        <w:t>,</w:t>
      </w:r>
      <w:r w:rsidR="00E9449E">
        <w:t>673.05 USD</w:t>
      </w:r>
      <w:r w:rsidR="00041221">
        <w:t xml:space="preserve">, which was achieved by </w:t>
      </w:r>
      <w:r w:rsidR="00167F83">
        <w:t xml:space="preserve">using </w:t>
      </w:r>
      <w:r w:rsidR="000C5723">
        <w:t>the 30-95</w:t>
      </w:r>
      <w:r w:rsidR="00041221">
        <w:t xml:space="preserve"> FGI values</w:t>
      </w:r>
      <w:r w:rsidR="00602E11">
        <w:t>.</w:t>
      </w:r>
      <w:r w:rsidR="00E5469B">
        <w:t xml:space="preserve"> In contrast, the maximum profit </w:t>
      </w:r>
      <w:r w:rsidR="001639F7">
        <w:t>was 2</w:t>
      </w:r>
      <w:r w:rsidR="0039153C">
        <w:t>,</w:t>
      </w:r>
      <w:r w:rsidR="001639F7">
        <w:t xml:space="preserve">880.58 USD achieved </w:t>
      </w:r>
      <w:r w:rsidR="00F60E7A">
        <w:t>when utilising</w:t>
      </w:r>
      <w:r w:rsidR="001639F7">
        <w:t xml:space="preserve"> the FGI values 8-10</w:t>
      </w:r>
      <w:r w:rsidR="000C5723">
        <w:t>.</w:t>
      </w:r>
      <w:r w:rsidR="00553103">
        <w:t xml:space="preserve"> The profits generated </w:t>
      </w:r>
      <w:r w:rsidR="00706B0F">
        <w:t>with</w:t>
      </w:r>
      <w:r w:rsidR="00553103">
        <w:t xml:space="preserve"> the FGI values 5-7 are slightly higher than </w:t>
      </w:r>
      <w:r w:rsidR="00760A97">
        <w:t>the</w:t>
      </w:r>
      <w:r w:rsidR="00FA6232">
        <w:t xml:space="preserve"> values </w:t>
      </w:r>
      <w:r w:rsidR="007850CF">
        <w:t>from</w:t>
      </w:r>
      <w:r w:rsidR="00760A97">
        <w:t xml:space="preserve"> 30</w:t>
      </w:r>
      <w:r w:rsidR="007850CF">
        <w:t xml:space="preserve"> upwards</w:t>
      </w:r>
      <w:r w:rsidR="003D0BBB">
        <w:t>,</w:t>
      </w:r>
      <w:r w:rsidR="007850CF">
        <w:t xml:space="preserve"> </w:t>
      </w:r>
      <w:r w:rsidR="00760A97">
        <w:t>with a profit of 1</w:t>
      </w:r>
      <w:r w:rsidR="0039153C">
        <w:t>,</w:t>
      </w:r>
      <w:r w:rsidR="00760A97">
        <w:t>698.03 USD</w:t>
      </w:r>
      <w:r w:rsidR="007E14A8">
        <w:t>.</w:t>
      </w:r>
    </w:p>
    <w:p w14:paraId="2126E954" w14:textId="08C809F6" w:rsidR="00240171" w:rsidRPr="00B41917" w:rsidRDefault="00F95241" w:rsidP="00F95241">
      <w:pPr>
        <w:jc w:val="center"/>
      </w:pPr>
      <w:r w:rsidRPr="00B41917">
        <w:rPr>
          <w:noProof/>
        </w:rPr>
        <w:drawing>
          <wp:anchor distT="0" distB="0" distL="114300" distR="114300" simplePos="0" relativeHeight="251659264" behindDoc="0" locked="0" layoutInCell="1" allowOverlap="1" wp14:anchorId="75D913A1" wp14:editId="6E5EBBB7">
            <wp:simplePos x="0" y="0"/>
            <wp:positionH relativeFrom="margin">
              <wp:align>center</wp:align>
            </wp:positionH>
            <wp:positionV relativeFrom="paragraph">
              <wp:posOffset>220017</wp:posOffset>
            </wp:positionV>
            <wp:extent cx="5040000" cy="3483704"/>
            <wp:effectExtent l="19050" t="19050" r="27305" b="21590"/>
            <wp:wrapTopAndBottom/>
            <wp:docPr id="129386738"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6738" name="Picture 2" descr="A graph of a graph&#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t="4794" b="5251"/>
                    <a:stretch/>
                  </pic:blipFill>
                  <pic:spPr bwMode="auto">
                    <a:xfrm>
                      <a:off x="0" y="0"/>
                      <a:ext cx="5040000" cy="3483704"/>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79EA" w:rsidRPr="00B41917">
        <w:rPr>
          <w:b/>
          <w:bCs/>
        </w:rPr>
        <w:t xml:space="preserve">Figure </w:t>
      </w:r>
      <w:r w:rsidR="00866DEB">
        <w:rPr>
          <w:b/>
          <w:bCs/>
        </w:rPr>
        <w:t>4</w:t>
      </w:r>
      <w:r w:rsidR="006179EA" w:rsidRPr="00B41917">
        <w:rPr>
          <w:b/>
          <w:bCs/>
        </w:rPr>
        <w:t xml:space="preserve">. </w:t>
      </w:r>
      <w:r w:rsidR="005011F5" w:rsidRPr="00B41917">
        <w:rPr>
          <w:b/>
          <w:bCs/>
        </w:rPr>
        <w:t>HODL FGI Strategy Profit</w:t>
      </w:r>
      <w:r w:rsidR="006179EA" w:rsidRPr="00B41917">
        <w:t xml:space="preserve"> </w:t>
      </w:r>
    </w:p>
    <w:p w14:paraId="4DA7F7BD" w14:textId="0AA8F9BB" w:rsidR="00FB4926" w:rsidRPr="00474D57" w:rsidRDefault="00C406B5" w:rsidP="00474D57">
      <w:pPr>
        <w:jc w:val="center"/>
        <w:rPr>
          <w:sz w:val="18"/>
          <w:szCs w:val="18"/>
        </w:rPr>
      </w:pPr>
      <w:r>
        <w:rPr>
          <w:sz w:val="18"/>
          <w:szCs w:val="18"/>
        </w:rPr>
        <w:t xml:space="preserve">The FGI value axis ranges from 5-95 as the values outside this range do not occur in the </w:t>
      </w:r>
      <w:r w:rsidR="00AC33D2">
        <w:rPr>
          <w:sz w:val="18"/>
          <w:szCs w:val="18"/>
        </w:rPr>
        <w:t xml:space="preserve">FGI </w:t>
      </w:r>
      <w:r>
        <w:rPr>
          <w:sz w:val="18"/>
          <w:szCs w:val="18"/>
        </w:rPr>
        <w:t>dataset.</w:t>
      </w:r>
    </w:p>
    <w:p w14:paraId="48D14296" w14:textId="68BF594D" w:rsidR="0067648D" w:rsidRDefault="00CE77D5" w:rsidP="003B3408">
      <w:pPr>
        <w:pStyle w:val="Heading3"/>
      </w:pPr>
      <w:r>
        <w:t>5</w:t>
      </w:r>
      <w:r w:rsidR="0067648D">
        <w:t>.4 FGI Pairs</w:t>
      </w:r>
    </w:p>
    <w:p w14:paraId="3715647C" w14:textId="28801329" w:rsidR="00FE36CF" w:rsidRPr="00FE36CF" w:rsidRDefault="0083597B" w:rsidP="00FE36CF">
      <w:r>
        <w:t>The FGI pairs profit w</w:t>
      </w:r>
      <w:r w:rsidR="00316ED7">
        <w:t>ere</w:t>
      </w:r>
      <w:r>
        <w:t xml:space="preserve"> calculated</w:t>
      </w:r>
      <w:r w:rsidR="004D4325">
        <w:t xml:space="preserve"> across all 4950 pairs</w:t>
      </w:r>
      <w:r w:rsidR="00EF5ED1">
        <w:t xml:space="preserve"> and </w:t>
      </w:r>
      <w:r w:rsidR="003F5E8B">
        <w:t>ha</w:t>
      </w:r>
      <w:r w:rsidR="00A64FA2">
        <w:t>ve</w:t>
      </w:r>
      <w:r w:rsidR="003F5E8B">
        <w:t xml:space="preserve"> been visualised as a heatmap (Figure </w:t>
      </w:r>
      <w:r w:rsidR="00357DD5">
        <w:t>5</w:t>
      </w:r>
      <w:r w:rsidR="003F5E8B">
        <w:t>)</w:t>
      </w:r>
      <w:r w:rsidR="00FE36CF">
        <w:t xml:space="preserve">. </w:t>
      </w:r>
      <w:r w:rsidR="00287DF8">
        <w:t xml:space="preserve">In the middle of the heatmap, </w:t>
      </w:r>
      <w:r w:rsidR="00FD02E4">
        <w:t>several</w:t>
      </w:r>
      <w:r w:rsidR="00287DF8">
        <w:t xml:space="preserve"> </w:t>
      </w:r>
      <w:r w:rsidR="004805DA">
        <w:t>substantial</w:t>
      </w:r>
      <w:r w:rsidR="00287DF8">
        <w:t xml:space="preserve"> profit </w:t>
      </w:r>
      <w:r w:rsidR="008F5CFB">
        <w:t xml:space="preserve">points can be </w:t>
      </w:r>
      <w:r w:rsidR="008E29A5">
        <w:t>observed</w:t>
      </w:r>
      <w:r w:rsidR="003F266D">
        <w:t xml:space="preserve">. </w:t>
      </w:r>
      <w:r w:rsidR="00262D5D">
        <w:t xml:space="preserve">The highest profit generated was by the pair </w:t>
      </w:r>
      <w:r w:rsidR="00F02F4B">
        <w:t>44</w:t>
      </w:r>
      <w:r w:rsidR="00C15F2B">
        <w:t>-3</w:t>
      </w:r>
      <w:r w:rsidR="00F02F4B">
        <w:t>7</w:t>
      </w:r>
      <w:r w:rsidR="00250C9F">
        <w:t xml:space="preserve"> </w:t>
      </w:r>
      <w:r w:rsidR="00374403">
        <w:t xml:space="preserve">which </w:t>
      </w:r>
      <w:r w:rsidR="00FA19F5">
        <w:t xml:space="preserve">had an overall profit of </w:t>
      </w:r>
      <w:r w:rsidR="00D349E4">
        <w:t xml:space="preserve">9,843.16 </w:t>
      </w:r>
      <w:r w:rsidR="00374403">
        <w:t>USD</w:t>
      </w:r>
      <w:r w:rsidR="00EC598D">
        <w:t xml:space="preserve"> and accumulated </w:t>
      </w:r>
      <w:r w:rsidR="00EC598D" w:rsidRPr="00764BF5">
        <w:rPr>
          <w:rStyle w:val="qv3wpe"/>
        </w:rPr>
        <w:t>0.33432987</w:t>
      </w:r>
      <w:r w:rsidR="00EC598D">
        <w:t xml:space="preserve"> Bitcoin</w:t>
      </w:r>
      <w:r w:rsidR="002630FB">
        <w:t xml:space="preserve"> (Table 5)</w:t>
      </w:r>
      <w:r w:rsidR="00374403">
        <w:t>.</w:t>
      </w:r>
      <w:r w:rsidR="00247B08">
        <w:t xml:space="preserve"> </w:t>
      </w:r>
      <w:r w:rsidR="005E7A10">
        <w:t xml:space="preserve">The lowest profit generated was by the pair </w:t>
      </w:r>
      <w:r w:rsidR="00A13223">
        <w:t>94</w:t>
      </w:r>
      <w:r w:rsidR="00C15F2B">
        <w:t>-</w:t>
      </w:r>
      <w:r w:rsidR="00A13223">
        <w:t>91</w:t>
      </w:r>
      <w:r w:rsidR="005E7A10">
        <w:t xml:space="preserve"> which had an overall profit of </w:t>
      </w:r>
      <w:r w:rsidR="00EF3E6E">
        <w:t>-</w:t>
      </w:r>
      <w:r w:rsidR="003713E4">
        <w:t>11</w:t>
      </w:r>
      <w:r w:rsidR="00A13223">
        <w:t>9</w:t>
      </w:r>
      <w:r w:rsidR="005E7A10">
        <w:t>.</w:t>
      </w:r>
      <w:r w:rsidR="00A13223">
        <w:t>33</w:t>
      </w:r>
      <w:r w:rsidR="005E7A10">
        <w:t xml:space="preserve"> </w:t>
      </w:r>
      <w:r w:rsidR="00C12940">
        <w:t>USD.</w:t>
      </w:r>
      <w:r w:rsidR="009230A2">
        <w:t xml:space="preserve"> </w:t>
      </w:r>
      <w:r w:rsidR="00317D73">
        <w:t xml:space="preserve">Examining the </w:t>
      </w:r>
      <w:r w:rsidR="00A85C48">
        <w:t>upper</w:t>
      </w:r>
      <w:r w:rsidR="009230A2">
        <w:t xml:space="preserve"> sell value levels</w:t>
      </w:r>
      <w:r w:rsidR="00317D73">
        <w:t>, a large dark patch can be seen</w:t>
      </w:r>
      <w:r w:rsidR="009230A2">
        <w:t>. This is due to the FGI dataset not including a value above 95</w:t>
      </w:r>
      <w:r w:rsidR="00BC7BDB">
        <w:t>, which meant Bitcoin was never bought.</w:t>
      </w:r>
      <w:r w:rsidR="005F1861">
        <w:t xml:space="preserve"> Similarly, in the low </w:t>
      </w:r>
      <w:r w:rsidR="008F1764">
        <w:t>buy</w:t>
      </w:r>
      <w:r w:rsidR="005F1861">
        <w:t xml:space="preserve"> value levels</w:t>
      </w:r>
      <w:r w:rsidR="008F1764">
        <w:t xml:space="preserve"> there are </w:t>
      </w:r>
      <w:r w:rsidR="000A6428">
        <w:t>many</w:t>
      </w:r>
      <w:r w:rsidR="008F1764">
        <w:t xml:space="preserve"> pairs with 1</w:t>
      </w:r>
      <w:r w:rsidR="0039153C">
        <w:t>,</w:t>
      </w:r>
      <w:r w:rsidR="008F1764">
        <w:t>6</w:t>
      </w:r>
      <w:r w:rsidR="00C62E4D">
        <w:t>7</w:t>
      </w:r>
      <w:r w:rsidR="008F1764">
        <w:t>3.05 USD profit</w:t>
      </w:r>
      <w:r w:rsidR="00A85C48">
        <w:t xml:space="preserve"> </w:t>
      </w:r>
      <w:r w:rsidR="00576034">
        <w:t>due to the FGI dataset not including a value below 5</w:t>
      </w:r>
      <w:r w:rsidR="008F1764">
        <w:t>.</w:t>
      </w:r>
      <w:r w:rsidR="000A6428">
        <w:t xml:space="preserve"> This </w:t>
      </w:r>
      <w:r w:rsidR="00273890">
        <w:t>caused</w:t>
      </w:r>
      <w:r w:rsidR="000A6428">
        <w:t xml:space="preserve"> Bitcoin </w:t>
      </w:r>
      <w:r w:rsidR="008C2B68">
        <w:t>to be</w:t>
      </w:r>
      <w:r w:rsidR="000A6428">
        <w:t xml:space="preserve"> </w:t>
      </w:r>
      <w:r w:rsidR="0056552A">
        <w:t>immediately</w:t>
      </w:r>
      <w:r w:rsidR="000A6428">
        <w:t xml:space="preserve"> bought on the first day and </w:t>
      </w:r>
      <w:r w:rsidR="001C3B22">
        <w:t xml:space="preserve">only sold on the last. </w:t>
      </w:r>
      <w:r w:rsidR="00A41A54">
        <w:t>Consequently, these</w:t>
      </w:r>
      <w:r w:rsidR="008378B8">
        <w:t xml:space="preserve"> pairs</w:t>
      </w:r>
      <w:r w:rsidR="00017B8C">
        <w:t xml:space="preserve"> </w:t>
      </w:r>
      <w:r w:rsidR="00AA294B">
        <w:t>contain</w:t>
      </w:r>
      <w:r w:rsidR="00017B8C">
        <w:t xml:space="preserve"> </w:t>
      </w:r>
      <w:r w:rsidR="003B454F">
        <w:t>identical</w:t>
      </w:r>
      <w:r w:rsidR="00017B8C">
        <w:t xml:space="preserve"> transactions </w:t>
      </w:r>
      <w:r w:rsidR="00675AB5">
        <w:t xml:space="preserve">and profit </w:t>
      </w:r>
      <w:r w:rsidR="00017B8C">
        <w:t>as the traditional HODL strategy.</w:t>
      </w:r>
    </w:p>
    <w:p w14:paraId="320C9501" w14:textId="092B4B20" w:rsidR="0067648D" w:rsidRDefault="007C65C1" w:rsidP="00F95241">
      <w:pPr>
        <w:jc w:val="center"/>
      </w:pPr>
      <w:r>
        <w:rPr>
          <w:noProof/>
        </w:rPr>
        <w:drawing>
          <wp:anchor distT="0" distB="0" distL="114300" distR="114300" simplePos="0" relativeHeight="251658240" behindDoc="1" locked="0" layoutInCell="1" allowOverlap="1" wp14:anchorId="7CF67A27" wp14:editId="114500D7">
            <wp:simplePos x="0" y="0"/>
            <wp:positionH relativeFrom="margin">
              <wp:align>center</wp:align>
            </wp:positionH>
            <wp:positionV relativeFrom="paragraph">
              <wp:posOffset>220017</wp:posOffset>
            </wp:positionV>
            <wp:extent cx="5040000" cy="3255284"/>
            <wp:effectExtent l="19050" t="19050" r="27305" b="21590"/>
            <wp:wrapTopAndBottom/>
            <wp:docPr id="132940615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0">
                      <a:extLst>
                        <a:ext uri="{28A0092B-C50C-407E-A947-70E740481C1C}">
                          <a14:useLocalDpi xmlns:a14="http://schemas.microsoft.com/office/drawing/2010/main" val="0"/>
                        </a:ext>
                      </a:extLst>
                    </a:blip>
                    <a:srcRect t="3794" b="3702"/>
                    <a:stretch/>
                  </pic:blipFill>
                  <pic:spPr bwMode="auto">
                    <a:xfrm>
                      <a:off x="0" y="0"/>
                      <a:ext cx="5040000" cy="325528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54F8">
        <w:rPr>
          <w:b/>
          <w:bCs/>
        </w:rPr>
        <w:t xml:space="preserve">Figure </w:t>
      </w:r>
      <w:r w:rsidR="00357DD5">
        <w:rPr>
          <w:b/>
          <w:bCs/>
        </w:rPr>
        <w:t>5</w:t>
      </w:r>
      <w:r w:rsidR="00BE54F8">
        <w:rPr>
          <w:b/>
          <w:bCs/>
        </w:rPr>
        <w:t>. FGI Pairs Strategy Profit</w:t>
      </w:r>
      <w:r w:rsidR="00BE54F8">
        <w:t xml:space="preserve"> </w:t>
      </w:r>
    </w:p>
    <w:p w14:paraId="77D56709" w14:textId="1AD38AE5" w:rsidR="00023C3C" w:rsidRDefault="00C56471" w:rsidP="00023C3C">
      <w:pPr>
        <w:jc w:val="center"/>
        <w:rPr>
          <w:sz w:val="18"/>
          <w:szCs w:val="18"/>
        </w:rPr>
      </w:pPr>
      <w:r>
        <w:rPr>
          <w:sz w:val="18"/>
          <w:szCs w:val="18"/>
        </w:rPr>
        <w:t xml:space="preserve">As the buy value for each pair had to be below the sell value, these </w:t>
      </w:r>
      <w:r w:rsidR="0097204F">
        <w:rPr>
          <w:sz w:val="18"/>
          <w:szCs w:val="18"/>
        </w:rPr>
        <w:t xml:space="preserve">were not calculated and therefore not shown within the figure. </w:t>
      </w:r>
    </w:p>
    <w:p w14:paraId="595D1187" w14:textId="5F751C6B" w:rsidR="00EC598D" w:rsidRPr="007F4F6F" w:rsidRDefault="00EC598D" w:rsidP="00EC598D">
      <w:pPr>
        <w:jc w:val="center"/>
        <w:rPr>
          <w:b/>
          <w:bCs/>
        </w:rPr>
      </w:pPr>
      <w:r>
        <w:rPr>
          <w:b/>
          <w:bCs/>
        </w:rPr>
        <w:t xml:space="preserve">Table </w:t>
      </w:r>
      <w:r w:rsidR="00AC43FA">
        <w:rPr>
          <w:b/>
          <w:bCs/>
        </w:rPr>
        <w:t>6</w:t>
      </w:r>
      <w:r>
        <w:rPr>
          <w:b/>
          <w:bCs/>
        </w:rPr>
        <w:t>. Highest FGI Pair Pro</w:t>
      </w:r>
      <w:r w:rsidRPr="00052669">
        <w:rPr>
          <w:b/>
          <w:bCs/>
        </w:rPr>
        <w:t>fit (44-37)</w:t>
      </w:r>
    </w:p>
    <w:tbl>
      <w:tblPr>
        <w:tblStyle w:val="TableGrid"/>
        <w:tblW w:w="8988" w:type="dxa"/>
        <w:tblLook w:val="04A0" w:firstRow="1" w:lastRow="0" w:firstColumn="1" w:lastColumn="0" w:noHBand="0" w:noVBand="1"/>
      </w:tblPr>
      <w:tblGrid>
        <w:gridCol w:w="1797"/>
        <w:gridCol w:w="1798"/>
        <w:gridCol w:w="1797"/>
        <w:gridCol w:w="1798"/>
        <w:gridCol w:w="1798"/>
      </w:tblGrid>
      <w:tr w:rsidR="00EC598D" w14:paraId="74EEF72E" w14:textId="77777777" w:rsidTr="00320349">
        <w:tc>
          <w:tcPr>
            <w:tcW w:w="1797" w:type="dxa"/>
            <w:tcBorders>
              <w:left w:val="single" w:sz="4" w:space="0" w:color="FFFFFF"/>
              <w:bottom w:val="single" w:sz="4" w:space="0" w:color="767171" w:themeColor="background2" w:themeShade="80"/>
              <w:right w:val="single" w:sz="4" w:space="0" w:color="FFFFFF"/>
            </w:tcBorders>
          </w:tcPr>
          <w:p w14:paraId="627659DB" w14:textId="77777777" w:rsidR="00EC598D" w:rsidRPr="006437C2" w:rsidRDefault="00EC598D" w:rsidP="00320349">
            <w:pPr>
              <w:rPr>
                <w:b/>
                <w:bCs/>
              </w:rPr>
            </w:pPr>
            <w:r>
              <w:rPr>
                <w:b/>
                <w:bCs/>
              </w:rPr>
              <w:t xml:space="preserve">Investment </w:t>
            </w:r>
            <w:r w:rsidRPr="006437C2">
              <w:rPr>
                <w:b/>
                <w:bCs/>
              </w:rPr>
              <w:t>Strategy</w:t>
            </w:r>
          </w:p>
        </w:tc>
        <w:tc>
          <w:tcPr>
            <w:tcW w:w="1798" w:type="dxa"/>
            <w:tcBorders>
              <w:left w:val="single" w:sz="4" w:space="0" w:color="FFFFFF"/>
              <w:bottom w:val="single" w:sz="4" w:space="0" w:color="767171" w:themeColor="background2" w:themeShade="80"/>
              <w:right w:val="single" w:sz="4" w:space="0" w:color="FFFFFF"/>
            </w:tcBorders>
          </w:tcPr>
          <w:p w14:paraId="71622363" w14:textId="77777777" w:rsidR="00EC598D" w:rsidRDefault="00EC598D" w:rsidP="00320349">
            <w:pPr>
              <w:rPr>
                <w:b/>
                <w:bCs/>
              </w:rPr>
            </w:pPr>
            <w:r>
              <w:rPr>
                <w:b/>
                <w:bCs/>
              </w:rPr>
              <w:t>Buy Value</w:t>
            </w:r>
          </w:p>
        </w:tc>
        <w:tc>
          <w:tcPr>
            <w:tcW w:w="1797" w:type="dxa"/>
            <w:tcBorders>
              <w:left w:val="single" w:sz="4" w:space="0" w:color="FFFFFF"/>
              <w:bottom w:val="single" w:sz="4" w:space="0" w:color="767171" w:themeColor="background2" w:themeShade="80"/>
              <w:right w:val="single" w:sz="4" w:space="0" w:color="FFFFFF"/>
            </w:tcBorders>
          </w:tcPr>
          <w:p w14:paraId="5CF47E54" w14:textId="77777777" w:rsidR="00EC598D" w:rsidRDefault="00EC598D" w:rsidP="00320349">
            <w:pPr>
              <w:rPr>
                <w:b/>
                <w:bCs/>
              </w:rPr>
            </w:pPr>
            <w:r>
              <w:rPr>
                <w:b/>
                <w:bCs/>
              </w:rPr>
              <w:t>Sell Value</w:t>
            </w:r>
          </w:p>
        </w:tc>
        <w:tc>
          <w:tcPr>
            <w:tcW w:w="1798" w:type="dxa"/>
            <w:tcBorders>
              <w:left w:val="single" w:sz="4" w:space="0" w:color="FFFFFF"/>
              <w:bottom w:val="single" w:sz="4" w:space="0" w:color="767171" w:themeColor="background2" w:themeShade="80"/>
              <w:right w:val="single" w:sz="4" w:space="0" w:color="FFFFFF"/>
            </w:tcBorders>
          </w:tcPr>
          <w:p w14:paraId="2A9F55FA" w14:textId="77777777" w:rsidR="00EC598D" w:rsidRPr="006437C2" w:rsidRDefault="00EC598D" w:rsidP="00320349">
            <w:pPr>
              <w:rPr>
                <w:b/>
                <w:bCs/>
              </w:rPr>
            </w:pPr>
            <w:r>
              <w:rPr>
                <w:b/>
                <w:bCs/>
              </w:rPr>
              <w:t>Bitcoin Accumulated</w:t>
            </w:r>
          </w:p>
        </w:tc>
        <w:tc>
          <w:tcPr>
            <w:tcW w:w="1798" w:type="dxa"/>
            <w:tcBorders>
              <w:left w:val="single" w:sz="4" w:space="0" w:color="FFFFFF"/>
              <w:bottom w:val="single" w:sz="4" w:space="0" w:color="767171" w:themeColor="background2" w:themeShade="80"/>
              <w:right w:val="single" w:sz="4" w:space="0" w:color="FFFFFF"/>
            </w:tcBorders>
          </w:tcPr>
          <w:p w14:paraId="3DB21C28" w14:textId="77777777" w:rsidR="00EC598D" w:rsidRPr="006437C2" w:rsidRDefault="00EC598D" w:rsidP="00320349">
            <w:pPr>
              <w:rPr>
                <w:b/>
                <w:bCs/>
              </w:rPr>
            </w:pPr>
            <w:r w:rsidRPr="006437C2">
              <w:rPr>
                <w:b/>
                <w:bCs/>
              </w:rPr>
              <w:t>Profit</w:t>
            </w:r>
            <w:r>
              <w:rPr>
                <w:b/>
                <w:bCs/>
              </w:rPr>
              <w:t xml:space="preserve"> (USD)</w:t>
            </w:r>
          </w:p>
        </w:tc>
      </w:tr>
      <w:tr w:rsidR="00EC598D" w14:paraId="33103914" w14:textId="77777777" w:rsidTr="00320349">
        <w:tc>
          <w:tcPr>
            <w:tcW w:w="1797" w:type="dxa"/>
            <w:tcBorders>
              <w:top w:val="single" w:sz="4" w:space="0" w:color="767171" w:themeColor="background2" w:themeShade="80"/>
              <w:left w:val="single" w:sz="4" w:space="0" w:color="FFFFFF"/>
              <w:right w:val="single" w:sz="4" w:space="0" w:color="FFFFFF"/>
            </w:tcBorders>
          </w:tcPr>
          <w:p w14:paraId="0E8D98F3" w14:textId="77777777" w:rsidR="00EC598D" w:rsidRPr="006437C2" w:rsidRDefault="00EC598D" w:rsidP="00320349">
            <w:pPr>
              <w:rPr>
                <w:b/>
                <w:bCs/>
              </w:rPr>
            </w:pPr>
            <w:r>
              <w:rPr>
                <w:b/>
                <w:bCs/>
              </w:rPr>
              <w:t>FGI Pairs</w:t>
            </w:r>
          </w:p>
        </w:tc>
        <w:tc>
          <w:tcPr>
            <w:tcW w:w="1798" w:type="dxa"/>
            <w:tcBorders>
              <w:top w:val="single" w:sz="4" w:space="0" w:color="767171" w:themeColor="background2" w:themeShade="80"/>
              <w:left w:val="single" w:sz="4" w:space="0" w:color="FFFFFF"/>
              <w:right w:val="single" w:sz="4" w:space="0" w:color="FFFFFF"/>
            </w:tcBorders>
          </w:tcPr>
          <w:p w14:paraId="693151DB" w14:textId="77777777" w:rsidR="00EC598D" w:rsidRDefault="00EC598D" w:rsidP="00320349">
            <w:pPr>
              <w:rPr>
                <w:rStyle w:val="qv3wpe"/>
              </w:rPr>
            </w:pPr>
            <w:r>
              <w:rPr>
                <w:rStyle w:val="qv3wpe"/>
              </w:rPr>
              <w:t>44</w:t>
            </w:r>
          </w:p>
        </w:tc>
        <w:tc>
          <w:tcPr>
            <w:tcW w:w="1797" w:type="dxa"/>
            <w:tcBorders>
              <w:top w:val="single" w:sz="4" w:space="0" w:color="767171" w:themeColor="background2" w:themeShade="80"/>
              <w:left w:val="single" w:sz="4" w:space="0" w:color="FFFFFF"/>
              <w:right w:val="single" w:sz="4" w:space="0" w:color="FFFFFF"/>
            </w:tcBorders>
          </w:tcPr>
          <w:p w14:paraId="241E2583" w14:textId="77777777" w:rsidR="00EC598D" w:rsidRDefault="00EC598D" w:rsidP="00320349">
            <w:pPr>
              <w:rPr>
                <w:rStyle w:val="qv3wpe"/>
              </w:rPr>
            </w:pPr>
            <w:r>
              <w:rPr>
                <w:rStyle w:val="qv3wpe"/>
              </w:rPr>
              <w:t>37</w:t>
            </w:r>
          </w:p>
        </w:tc>
        <w:tc>
          <w:tcPr>
            <w:tcW w:w="1798" w:type="dxa"/>
            <w:tcBorders>
              <w:top w:val="single" w:sz="4" w:space="0" w:color="767171" w:themeColor="background2" w:themeShade="80"/>
              <w:left w:val="single" w:sz="4" w:space="0" w:color="FFFFFF"/>
              <w:right w:val="single" w:sz="4" w:space="0" w:color="FFFFFF"/>
            </w:tcBorders>
          </w:tcPr>
          <w:p w14:paraId="3391DC18" w14:textId="77777777" w:rsidR="00EC598D" w:rsidRDefault="00EC598D" w:rsidP="00320349">
            <w:r w:rsidRPr="00764BF5">
              <w:rPr>
                <w:rStyle w:val="qv3wpe"/>
              </w:rPr>
              <w:t>0.33432987</w:t>
            </w:r>
          </w:p>
        </w:tc>
        <w:tc>
          <w:tcPr>
            <w:tcW w:w="1798" w:type="dxa"/>
            <w:tcBorders>
              <w:top w:val="single" w:sz="4" w:space="0" w:color="767171" w:themeColor="background2" w:themeShade="80"/>
              <w:left w:val="single" w:sz="4" w:space="0" w:color="FFFFFF"/>
              <w:right w:val="single" w:sz="4" w:space="0" w:color="FFFFFF"/>
            </w:tcBorders>
          </w:tcPr>
          <w:p w14:paraId="7DB565D3" w14:textId="77777777" w:rsidR="00EC598D" w:rsidRDefault="00EC598D" w:rsidP="00320349">
            <w:r>
              <w:t>9,843.16</w:t>
            </w:r>
          </w:p>
        </w:tc>
      </w:tr>
    </w:tbl>
    <w:p w14:paraId="51D0FBEA" w14:textId="75F32D84" w:rsidR="00EC598D" w:rsidRDefault="00EC598D" w:rsidP="00EC598D">
      <w:pPr>
        <w:jc w:val="center"/>
        <w:rPr>
          <w:sz w:val="18"/>
          <w:szCs w:val="18"/>
        </w:rPr>
      </w:pPr>
      <w:r>
        <w:rPr>
          <w:sz w:val="18"/>
          <w:szCs w:val="18"/>
        </w:rPr>
        <w:t>As Bitcoin was continuously bought and sold, Bitcoin accumulated is the last value available before the final day concluded.</w:t>
      </w:r>
    </w:p>
    <w:p w14:paraId="61855C4B" w14:textId="379A5208" w:rsidR="00FD646C" w:rsidRDefault="00CB4537" w:rsidP="00B12458">
      <w:r>
        <w:t xml:space="preserve">Figure 6 visualises the highest profit pairs from Figure 5, this helps to </w:t>
      </w:r>
      <w:r w:rsidR="0072338F">
        <w:t>establish</w:t>
      </w:r>
      <w:r w:rsidR="008B7003">
        <w:t xml:space="preserve"> </w:t>
      </w:r>
      <w:r w:rsidR="001926DD">
        <w:t>trends and patterns</w:t>
      </w:r>
      <w:r>
        <w:t xml:space="preserve"> between those generating significant ROI</w:t>
      </w:r>
      <w:r w:rsidR="00816823">
        <w:t>.</w:t>
      </w:r>
      <w:r w:rsidR="00323176">
        <w:t xml:space="preserve"> This contains the pairs with the sell value between </w:t>
      </w:r>
      <w:r w:rsidR="006D3A6E">
        <w:t>35</w:t>
      </w:r>
      <w:r w:rsidR="00323176">
        <w:t>-</w:t>
      </w:r>
      <w:r w:rsidR="006D3A6E">
        <w:t>75</w:t>
      </w:r>
      <w:r w:rsidR="00323176">
        <w:t xml:space="preserve"> and buy </w:t>
      </w:r>
      <w:r w:rsidR="00607764">
        <w:t xml:space="preserve">value between </w:t>
      </w:r>
      <w:r w:rsidR="006D3A6E">
        <w:t>20-45</w:t>
      </w:r>
      <w:r w:rsidR="00FD27C5">
        <w:t>.</w:t>
      </w:r>
      <w:r w:rsidR="001143F9">
        <w:t xml:space="preserve"> Here, the highest profit pair can be seen more clearly at </w:t>
      </w:r>
      <w:r w:rsidR="00BC2F43">
        <w:t>44</w:t>
      </w:r>
      <w:r w:rsidR="001143F9">
        <w:t>-3</w:t>
      </w:r>
      <w:r w:rsidR="00BC2F43">
        <w:t>7</w:t>
      </w:r>
      <w:r w:rsidR="00D70A8B">
        <w:t xml:space="preserve"> with </w:t>
      </w:r>
      <w:r w:rsidR="000E2CE2">
        <w:t>other clusters showing similar profit</w:t>
      </w:r>
      <w:r w:rsidR="00F71839">
        <w:t xml:space="preserve"> levels</w:t>
      </w:r>
      <w:r w:rsidR="00C6631D">
        <w:t>.</w:t>
      </w:r>
      <w:r w:rsidR="00F801A9">
        <w:t xml:space="preserve"> </w:t>
      </w:r>
      <w:r w:rsidR="00431EE1">
        <w:t xml:space="preserve">Following this, a high profit range can be established ranging between buy values 31-37 and sell values 42-71 with all pairs within this generating over 4000 USD profit. </w:t>
      </w:r>
      <w:r w:rsidR="00F801A9">
        <w:t xml:space="preserve">Furthermore, profit lines can be </w:t>
      </w:r>
      <w:r w:rsidR="005C22CA">
        <w:t>observed</w:t>
      </w:r>
      <w:r w:rsidR="00F801A9">
        <w:t xml:space="preserve"> stemming from </w:t>
      </w:r>
      <w:r w:rsidR="00304440">
        <w:t xml:space="preserve">the </w:t>
      </w:r>
      <w:r w:rsidR="00174CD8">
        <w:t>major profit points</w:t>
      </w:r>
      <w:r w:rsidR="00952515">
        <w:t>, both horizontally and vertically</w:t>
      </w:r>
      <w:r w:rsidR="008E1683">
        <w:t>.</w:t>
      </w:r>
      <w:r w:rsidR="00FD646C">
        <w:t xml:space="preserve"> </w:t>
      </w:r>
    </w:p>
    <w:p w14:paraId="4E64803C" w14:textId="137E2AE0" w:rsidR="008C1AE6" w:rsidRDefault="008C1AE6" w:rsidP="008C1AE6">
      <w:pPr>
        <w:jc w:val="center"/>
      </w:pPr>
      <w:r>
        <w:rPr>
          <w:noProof/>
        </w:rPr>
        <w:drawing>
          <wp:anchor distT="0" distB="0" distL="114300" distR="114300" simplePos="0" relativeHeight="251660288" behindDoc="0" locked="0" layoutInCell="1" allowOverlap="1" wp14:anchorId="6EB1F1E0" wp14:editId="63412D64">
            <wp:simplePos x="0" y="0"/>
            <wp:positionH relativeFrom="margin">
              <wp:align>center</wp:align>
            </wp:positionH>
            <wp:positionV relativeFrom="paragraph">
              <wp:posOffset>227442</wp:posOffset>
            </wp:positionV>
            <wp:extent cx="5040000" cy="3280275"/>
            <wp:effectExtent l="19050" t="19050" r="27305" b="15875"/>
            <wp:wrapTopAndBottom/>
            <wp:docPr id="1783947441" name="Picture 2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47441" name="Picture 22" descr="A screen shot of a graph&#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3266" b="3518"/>
                    <a:stretch/>
                  </pic:blipFill>
                  <pic:spPr bwMode="auto">
                    <a:xfrm>
                      <a:off x="0" y="0"/>
                      <a:ext cx="5040000" cy="32802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671A">
        <w:rPr>
          <w:b/>
          <w:bCs/>
        </w:rPr>
        <w:t xml:space="preserve">Figure </w:t>
      </w:r>
      <w:r w:rsidR="00357DD5">
        <w:rPr>
          <w:b/>
          <w:bCs/>
        </w:rPr>
        <w:t>6</w:t>
      </w:r>
      <w:r w:rsidR="009D671A">
        <w:rPr>
          <w:b/>
          <w:bCs/>
        </w:rPr>
        <w:t xml:space="preserve">. </w:t>
      </w:r>
      <w:r w:rsidR="00A82E5C">
        <w:rPr>
          <w:b/>
          <w:bCs/>
        </w:rPr>
        <w:t xml:space="preserve">Concentrated </w:t>
      </w:r>
      <w:r w:rsidR="009D671A">
        <w:rPr>
          <w:b/>
          <w:bCs/>
        </w:rPr>
        <w:t>FGI Pairs Strategy Profit</w:t>
      </w:r>
      <w:r w:rsidR="009D671A">
        <w:t xml:space="preserve"> </w:t>
      </w:r>
    </w:p>
    <w:p w14:paraId="5B00F8A4" w14:textId="660E51C9" w:rsidR="0016691E" w:rsidRPr="008C1AE6" w:rsidRDefault="0016691E" w:rsidP="008C1AE6">
      <w:pPr>
        <w:jc w:val="center"/>
      </w:pPr>
      <w:r>
        <w:rPr>
          <w:sz w:val="18"/>
          <w:szCs w:val="18"/>
        </w:rPr>
        <w:t xml:space="preserve">Concentrated FGI profit heatmap focussing on </w:t>
      </w:r>
      <w:r w:rsidR="003901E5">
        <w:rPr>
          <w:sz w:val="18"/>
          <w:szCs w:val="18"/>
        </w:rPr>
        <w:t>buy values 20-45 and sell values 35-75.</w:t>
      </w:r>
    </w:p>
    <w:p w14:paraId="2EAF2096" w14:textId="6792DD7D" w:rsidR="006602EA" w:rsidRDefault="005D3C56" w:rsidP="006602EA">
      <w:r>
        <w:t>Displaying the distribution of profits between the pairs also shows some interesting trends</w:t>
      </w:r>
      <w:r w:rsidR="0050447A">
        <w:t xml:space="preserve"> (Figure </w:t>
      </w:r>
      <w:r w:rsidR="00FC57A6">
        <w:t>7</w:t>
      </w:r>
      <w:r w:rsidR="0050447A">
        <w:t>)</w:t>
      </w:r>
      <w:r w:rsidR="006602EA">
        <w:t xml:space="preserve">. </w:t>
      </w:r>
      <w:r w:rsidR="00E07E97">
        <w:t>A gradual increase</w:t>
      </w:r>
      <w:r w:rsidR="00CD20B1">
        <w:t xml:space="preserve"> </w:t>
      </w:r>
      <w:r w:rsidR="00E07E97">
        <w:t>can be seen between</w:t>
      </w:r>
      <w:r w:rsidR="00F53663">
        <w:t xml:space="preserve"> </w:t>
      </w:r>
      <w:r w:rsidR="00427156">
        <w:t xml:space="preserve">the </w:t>
      </w:r>
      <w:r w:rsidR="00F53663">
        <w:t>0-</w:t>
      </w:r>
      <w:r w:rsidR="00576B10">
        <w:t>4</w:t>
      </w:r>
      <w:r w:rsidR="00B03FFC">
        <w:t>,</w:t>
      </w:r>
      <w:r w:rsidR="00F53663">
        <w:t xml:space="preserve">000 </w:t>
      </w:r>
      <w:r w:rsidR="00703191">
        <w:t xml:space="preserve">USD </w:t>
      </w:r>
      <w:r w:rsidR="00427156">
        <w:t>profit range</w:t>
      </w:r>
      <w:r w:rsidR="003C7723">
        <w:t>, accounting for roughly 80% of the data</w:t>
      </w:r>
      <w:r w:rsidR="00427156">
        <w:t xml:space="preserve">. </w:t>
      </w:r>
      <w:r w:rsidR="00B0668E">
        <w:t>Following this, a</w:t>
      </w:r>
      <w:r w:rsidR="001621BA">
        <w:t xml:space="preserve"> sharp exponential increase can be seen for the </w:t>
      </w:r>
      <w:r w:rsidR="009A1B65">
        <w:t>500 most profitable pairs</w:t>
      </w:r>
      <w:r w:rsidR="00B0668E">
        <w:t>. T</w:t>
      </w:r>
      <w:r w:rsidR="000F0905">
        <w:t xml:space="preserve">he profit </w:t>
      </w:r>
      <w:r w:rsidR="00B0668E">
        <w:t>for these</w:t>
      </w:r>
      <w:r w:rsidR="000F0905">
        <w:t xml:space="preserve"> </w:t>
      </w:r>
      <w:r w:rsidR="00B0668E">
        <w:t>rose</w:t>
      </w:r>
      <w:r w:rsidR="000F0905">
        <w:t xml:space="preserve"> from </w:t>
      </w:r>
      <w:r w:rsidR="00D53557">
        <w:t>5</w:t>
      </w:r>
      <w:r w:rsidR="00B03FFC">
        <w:t>,</w:t>
      </w:r>
      <w:r w:rsidR="00D53557">
        <w:t xml:space="preserve">000 </w:t>
      </w:r>
      <w:r w:rsidR="000F0905">
        <w:t xml:space="preserve">to </w:t>
      </w:r>
      <w:r w:rsidR="00D255FA">
        <w:t>almost 10,000</w:t>
      </w:r>
      <w:r w:rsidR="00105954">
        <w:t xml:space="preserve"> USD</w:t>
      </w:r>
      <w:r w:rsidR="000F1DDD">
        <w:t xml:space="preserve">, with 19 </w:t>
      </w:r>
      <w:r w:rsidR="0074711E">
        <w:t xml:space="preserve">of those </w:t>
      </w:r>
      <w:r w:rsidR="000F1DDD">
        <w:t>generating a profit over 8000 USD</w:t>
      </w:r>
      <w:r w:rsidR="00992D03">
        <w:t>.</w:t>
      </w:r>
      <w:r w:rsidR="009E3605">
        <w:t xml:space="preserve"> </w:t>
      </w:r>
      <w:r w:rsidR="00AE148B">
        <w:t>9</w:t>
      </w:r>
      <w:r w:rsidR="00C62991">
        <w:t>1</w:t>
      </w:r>
      <w:r w:rsidR="00AE148B">
        <w:t>.</w:t>
      </w:r>
      <w:r w:rsidR="00C62991">
        <w:t>8</w:t>
      </w:r>
      <w:r w:rsidR="00DF1AFB">
        <w:t>4</w:t>
      </w:r>
      <w:r w:rsidR="009E3605">
        <w:t xml:space="preserve">% of the pairs produced a profit over the specified time range, compared to </w:t>
      </w:r>
      <w:r w:rsidR="00B50D49">
        <w:t>8.16</w:t>
      </w:r>
      <w:r w:rsidR="00906BB0">
        <w:t>% that</w:t>
      </w:r>
      <w:r w:rsidR="00AE148B">
        <w:t xml:space="preserve"> </w:t>
      </w:r>
      <w:r w:rsidR="00B84C10">
        <w:t xml:space="preserve">created </w:t>
      </w:r>
      <w:r w:rsidR="00687869">
        <w:t>0</w:t>
      </w:r>
      <w:r w:rsidR="00B84C10">
        <w:t xml:space="preserve"> or </w:t>
      </w:r>
      <w:r w:rsidR="00495AB0">
        <w:t>less</w:t>
      </w:r>
      <w:r w:rsidR="00B84C10">
        <w:t xml:space="preserve"> profit</w:t>
      </w:r>
      <w:r w:rsidR="00906BB0">
        <w:t xml:space="preserve">. </w:t>
      </w:r>
      <w:r w:rsidR="00B35E8D">
        <w:t xml:space="preserve">Overall, only </w:t>
      </w:r>
      <w:r w:rsidR="00CA0123">
        <w:t>14</w:t>
      </w:r>
      <w:r w:rsidR="00B35E8D">
        <w:t xml:space="preserve"> pairs lost money </w:t>
      </w:r>
      <w:r w:rsidR="008112C9">
        <w:t>with the rest breaking even or creating profit</w:t>
      </w:r>
      <w:r w:rsidR="00AD1DC0">
        <w:t>.</w:t>
      </w:r>
    </w:p>
    <w:p w14:paraId="6B074B66" w14:textId="4CA0FB52" w:rsidR="00087071" w:rsidRDefault="0036543C" w:rsidP="0036543C">
      <w:pPr>
        <w:jc w:val="center"/>
      </w:pPr>
      <w:r>
        <w:rPr>
          <w:noProof/>
        </w:rPr>
        <w:drawing>
          <wp:anchor distT="0" distB="0" distL="114300" distR="114300" simplePos="0" relativeHeight="251661312" behindDoc="0" locked="0" layoutInCell="1" allowOverlap="1" wp14:anchorId="11AB75B7" wp14:editId="7157328A">
            <wp:simplePos x="0" y="0"/>
            <wp:positionH relativeFrom="margin">
              <wp:align>center</wp:align>
            </wp:positionH>
            <wp:positionV relativeFrom="paragraph">
              <wp:posOffset>223220</wp:posOffset>
            </wp:positionV>
            <wp:extent cx="5040000" cy="3281510"/>
            <wp:effectExtent l="19050" t="19050" r="27305" b="14605"/>
            <wp:wrapTopAndBottom/>
            <wp:docPr id="38560113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2">
                      <a:extLst>
                        <a:ext uri="{28A0092B-C50C-407E-A947-70E740481C1C}">
                          <a14:useLocalDpi xmlns:a14="http://schemas.microsoft.com/office/drawing/2010/main" val="0"/>
                        </a:ext>
                      </a:extLst>
                    </a:blip>
                    <a:srcRect t="3041" b="3709"/>
                    <a:stretch/>
                  </pic:blipFill>
                  <pic:spPr bwMode="auto">
                    <a:xfrm>
                      <a:off x="0" y="0"/>
                      <a:ext cx="5040000" cy="328151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7071">
        <w:rPr>
          <w:b/>
          <w:bCs/>
        </w:rPr>
        <w:t xml:space="preserve">Figure </w:t>
      </w:r>
      <w:r w:rsidR="00FC57A6">
        <w:rPr>
          <w:b/>
          <w:bCs/>
        </w:rPr>
        <w:t>7</w:t>
      </w:r>
      <w:r w:rsidR="00087071">
        <w:rPr>
          <w:b/>
          <w:bCs/>
        </w:rPr>
        <w:t>. FGI Pairs Strategy Profit Distribution</w:t>
      </w:r>
      <w:r w:rsidR="00087071">
        <w:t xml:space="preserve"> </w:t>
      </w:r>
    </w:p>
    <w:p w14:paraId="11E48A82" w14:textId="38DF114B" w:rsidR="00087071" w:rsidRDefault="00E07E97" w:rsidP="00087071">
      <w:pPr>
        <w:jc w:val="center"/>
        <w:rPr>
          <w:sz w:val="18"/>
          <w:szCs w:val="18"/>
        </w:rPr>
      </w:pPr>
      <w:r>
        <w:rPr>
          <w:sz w:val="18"/>
          <w:szCs w:val="18"/>
        </w:rPr>
        <w:t xml:space="preserve">Pairs </w:t>
      </w:r>
      <w:r w:rsidR="000523DD">
        <w:rPr>
          <w:sz w:val="18"/>
          <w:szCs w:val="18"/>
        </w:rPr>
        <w:t>were</w:t>
      </w:r>
      <w:r>
        <w:rPr>
          <w:sz w:val="18"/>
          <w:szCs w:val="18"/>
        </w:rPr>
        <w:t xml:space="preserve"> sorted from lowest to highest profit</w:t>
      </w:r>
      <w:r w:rsidR="00654A81">
        <w:rPr>
          <w:sz w:val="18"/>
          <w:szCs w:val="18"/>
        </w:rPr>
        <w:t xml:space="preserve"> for visualisation</w:t>
      </w:r>
      <w:r>
        <w:rPr>
          <w:sz w:val="18"/>
          <w:szCs w:val="18"/>
        </w:rPr>
        <w:t xml:space="preserve">. </w:t>
      </w:r>
    </w:p>
    <w:p w14:paraId="26E6E02F" w14:textId="55440390" w:rsidR="002E5A35" w:rsidRDefault="00397F4F" w:rsidP="008404F8">
      <w:r>
        <w:t>Each FGI sell value</w:t>
      </w:r>
      <w:r w:rsidR="0017177D">
        <w:t>’s profit</w:t>
      </w:r>
      <w:r>
        <w:t xml:space="preserve"> can be visualised to </w:t>
      </w:r>
      <w:r w:rsidR="00843569">
        <w:t xml:space="preserve">better </w:t>
      </w:r>
      <w:r>
        <w:t>understand the main profit levels</w:t>
      </w:r>
      <w:r w:rsidR="00E539C8">
        <w:t xml:space="preserve"> (Figure </w:t>
      </w:r>
      <w:r w:rsidR="00FC57A6">
        <w:t>8</w:t>
      </w:r>
      <w:r w:rsidR="00E539C8">
        <w:t>)</w:t>
      </w:r>
      <w:r w:rsidR="008404F8">
        <w:t xml:space="preserve">. </w:t>
      </w:r>
      <w:r w:rsidR="002E5A35">
        <w:t xml:space="preserve">Here, a </w:t>
      </w:r>
      <w:r w:rsidR="003A399A">
        <w:t>profit section can be seen between the sell values of 4-80.</w:t>
      </w:r>
      <w:r w:rsidR="009E13C3">
        <w:t xml:space="preserve"> The highest average profit was achieved by the buy value 68, with an average profit of 4,520.64 USD</w:t>
      </w:r>
      <w:r w:rsidR="003D7CE5">
        <w:t>. In contrast, the lowest average profit was achieved by the buy value 95 with an average profit of 659.87 USD.</w:t>
      </w:r>
      <w:r w:rsidR="00D02D59">
        <w:t xml:space="preserve"> The</w:t>
      </w:r>
      <w:r w:rsidR="0079181D">
        <w:t>re is also a flat trend at the beginning of the graph</w:t>
      </w:r>
      <w:r w:rsidR="000967D3">
        <w:t xml:space="preserve"> which can be attributed to pairs that had identical transactions and profit to the HODL strategy.</w:t>
      </w:r>
      <w:r w:rsidR="0096403F">
        <w:t xml:space="preserve"> A slight </w:t>
      </w:r>
      <w:r w:rsidR="002F0E26">
        <w:t>decrease</w:t>
      </w:r>
      <w:r w:rsidR="0096403F">
        <w:t xml:space="preserve"> can be seen in the profits starting at </w:t>
      </w:r>
      <w:r w:rsidR="00BA3265">
        <w:t>sell value 10</w:t>
      </w:r>
      <w:r w:rsidR="00571AEB">
        <w:t>, reaching an</w:t>
      </w:r>
      <w:r w:rsidR="00236784">
        <w:t xml:space="preserve"> average of</w:t>
      </w:r>
      <w:r w:rsidR="00BA3265">
        <w:t xml:space="preserve"> 885</w:t>
      </w:r>
      <w:r w:rsidR="00F5059A">
        <w:t>.00</w:t>
      </w:r>
      <w:r w:rsidR="00BA3265">
        <w:t xml:space="preserve"> USD before</w:t>
      </w:r>
      <w:r w:rsidR="00F32ABE">
        <w:t xml:space="preserve"> </w:t>
      </w:r>
      <w:r w:rsidR="00BA3265">
        <w:t>increasing to the peak.</w:t>
      </w:r>
      <w:r w:rsidR="00D55155">
        <w:t xml:space="preserve"> Similarly, there is a </w:t>
      </w:r>
      <w:r w:rsidR="00E8497C">
        <w:t>35%</w:t>
      </w:r>
      <w:r w:rsidR="00D55155">
        <w:t xml:space="preserve"> decrease in profits </w:t>
      </w:r>
      <w:r w:rsidR="00BA2722">
        <w:t>between</w:t>
      </w:r>
      <w:r w:rsidR="00D55155">
        <w:t xml:space="preserve"> </w:t>
      </w:r>
      <w:r w:rsidR="00C47278">
        <w:t xml:space="preserve">sell value </w:t>
      </w:r>
      <w:r w:rsidR="00BA2722">
        <w:t>61-</w:t>
      </w:r>
      <w:r w:rsidR="00C47278">
        <w:t>65</w:t>
      </w:r>
      <w:r w:rsidR="00D348D5">
        <w:t xml:space="preserve"> which then increases to the highest average profit</w:t>
      </w:r>
      <w:r w:rsidR="00C47278">
        <w:t>.</w:t>
      </w:r>
    </w:p>
    <w:p w14:paraId="3C127858" w14:textId="2D4998EF" w:rsidR="00146F53" w:rsidRDefault="00FC57A6" w:rsidP="00FC57A6">
      <w:pPr>
        <w:jc w:val="center"/>
        <w:rPr>
          <w:b/>
          <w:bCs/>
        </w:rPr>
      </w:pPr>
      <w:r>
        <w:rPr>
          <w:noProof/>
        </w:rPr>
        <w:drawing>
          <wp:anchor distT="0" distB="0" distL="114300" distR="114300" simplePos="0" relativeHeight="251662336" behindDoc="0" locked="0" layoutInCell="1" allowOverlap="1" wp14:anchorId="2BC27C06" wp14:editId="746C9BEC">
            <wp:simplePos x="0" y="0"/>
            <wp:positionH relativeFrom="margin">
              <wp:align>center</wp:align>
            </wp:positionH>
            <wp:positionV relativeFrom="paragraph">
              <wp:posOffset>207010</wp:posOffset>
            </wp:positionV>
            <wp:extent cx="5040000" cy="3244963"/>
            <wp:effectExtent l="19050" t="19050" r="27305" b="12700"/>
            <wp:wrapTopAndBottom/>
            <wp:docPr id="13766795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3">
                      <a:extLst>
                        <a:ext uri="{28A0092B-C50C-407E-A947-70E740481C1C}">
                          <a14:useLocalDpi xmlns:a14="http://schemas.microsoft.com/office/drawing/2010/main" val="0"/>
                        </a:ext>
                      </a:extLst>
                    </a:blip>
                    <a:srcRect t="3795" b="3994"/>
                    <a:stretch/>
                  </pic:blipFill>
                  <pic:spPr bwMode="auto">
                    <a:xfrm>
                      <a:off x="0" y="0"/>
                      <a:ext cx="5040000" cy="324496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93940">
        <w:rPr>
          <w:b/>
          <w:bCs/>
        </w:rPr>
        <w:t xml:space="preserve">Figure </w:t>
      </w:r>
      <w:r>
        <w:rPr>
          <w:b/>
          <w:bCs/>
        </w:rPr>
        <w:t>8</w:t>
      </w:r>
      <w:r w:rsidR="00B93940">
        <w:rPr>
          <w:b/>
          <w:bCs/>
        </w:rPr>
        <w:t xml:space="preserve">. FGI Pairs Strategy </w:t>
      </w:r>
      <w:r w:rsidR="00C64AAD">
        <w:rPr>
          <w:b/>
          <w:bCs/>
        </w:rPr>
        <w:t xml:space="preserve">Average Sell </w:t>
      </w:r>
      <w:r w:rsidR="009B6ACC">
        <w:rPr>
          <w:b/>
          <w:bCs/>
        </w:rPr>
        <w:t xml:space="preserve">Value </w:t>
      </w:r>
      <w:r w:rsidR="00C64AAD">
        <w:rPr>
          <w:b/>
          <w:bCs/>
        </w:rPr>
        <w:t>Profit</w:t>
      </w:r>
    </w:p>
    <w:p w14:paraId="1102F787" w14:textId="71E83D13" w:rsidR="00A77646" w:rsidRPr="00A77646" w:rsidRDefault="00906A4D" w:rsidP="00A77646">
      <w:pPr>
        <w:jc w:val="center"/>
        <w:rPr>
          <w:sz w:val="18"/>
          <w:szCs w:val="18"/>
        </w:rPr>
      </w:pPr>
      <w:r>
        <w:rPr>
          <w:sz w:val="18"/>
          <w:szCs w:val="18"/>
        </w:rPr>
        <w:t xml:space="preserve">Average profit generated for each </w:t>
      </w:r>
      <w:r w:rsidR="00D37A6F">
        <w:rPr>
          <w:sz w:val="18"/>
          <w:szCs w:val="18"/>
        </w:rPr>
        <w:t>s</w:t>
      </w:r>
      <w:r>
        <w:rPr>
          <w:sz w:val="18"/>
          <w:szCs w:val="18"/>
        </w:rPr>
        <w:t xml:space="preserve">ell value within the pairs. </w:t>
      </w:r>
      <w:r w:rsidR="00AB570C">
        <w:rPr>
          <w:sz w:val="18"/>
          <w:szCs w:val="18"/>
        </w:rPr>
        <w:t xml:space="preserve">This covers all 4950 pairs. </w:t>
      </w:r>
    </w:p>
    <w:p w14:paraId="73A47CAA" w14:textId="45992C50" w:rsidR="000448E4" w:rsidRDefault="00CE6AB8" w:rsidP="009865A4">
      <w:r>
        <w:t>As well as the sell value</w:t>
      </w:r>
      <w:r w:rsidR="007E15BA">
        <w:t xml:space="preserve"> profits</w:t>
      </w:r>
      <w:r>
        <w:t xml:space="preserve">, the </w:t>
      </w:r>
      <w:r w:rsidR="00DE097F">
        <w:t xml:space="preserve">average </w:t>
      </w:r>
      <w:r>
        <w:t>buy value</w:t>
      </w:r>
      <w:r w:rsidR="00432AA9">
        <w:t xml:space="preserve"> profits</w:t>
      </w:r>
      <w:r>
        <w:t xml:space="preserve"> also provide valuable insight</w:t>
      </w:r>
      <w:r w:rsidR="000B1E23">
        <w:t xml:space="preserve"> (Figure 9)</w:t>
      </w:r>
      <w:r w:rsidR="009865A4">
        <w:t xml:space="preserve">. </w:t>
      </w:r>
      <w:r w:rsidR="00CA4639">
        <w:t>Within th</w:t>
      </w:r>
      <w:r w:rsidR="006B7694">
        <w:t>e</w:t>
      </w:r>
      <w:r w:rsidR="00CA4639">
        <w:t>s</w:t>
      </w:r>
      <w:r w:rsidR="006B7694">
        <w:t>e</w:t>
      </w:r>
      <w:r w:rsidR="0048411C">
        <w:t xml:space="preserve">, there is a </w:t>
      </w:r>
      <w:r w:rsidR="006B2E96">
        <w:t>discernible</w:t>
      </w:r>
      <w:r w:rsidR="0048411C">
        <w:t xml:space="preserve"> peak with </w:t>
      </w:r>
      <w:r w:rsidR="00393D50">
        <w:t xml:space="preserve">a slow </w:t>
      </w:r>
      <w:r w:rsidR="00C57844">
        <w:t>decrease in</w:t>
      </w:r>
      <w:r w:rsidR="00393D50">
        <w:t xml:space="preserve"> profits</w:t>
      </w:r>
      <w:r w:rsidR="00C86F86">
        <w:t xml:space="preserve"> over the remaining values</w:t>
      </w:r>
      <w:r w:rsidR="00393D50">
        <w:t xml:space="preserve">. The highest average profit was 4,985.82 USD achieved by </w:t>
      </w:r>
      <w:r w:rsidR="00A6303E">
        <w:t>the buy value</w:t>
      </w:r>
      <w:r w:rsidR="00524E39">
        <w:t xml:space="preserve"> 37</w:t>
      </w:r>
      <w:r w:rsidR="00A6303E">
        <w:t>.</w:t>
      </w:r>
      <w:r w:rsidR="00953238">
        <w:t xml:space="preserve"> </w:t>
      </w:r>
      <w:r w:rsidR="005116A5">
        <w:t xml:space="preserve">However despite this, the average profit </w:t>
      </w:r>
      <w:r w:rsidR="0071321A">
        <w:t xml:space="preserve">had </w:t>
      </w:r>
      <w:r w:rsidR="00F56E8E">
        <w:t>subsequently</w:t>
      </w:r>
      <w:r w:rsidR="00F746E0">
        <w:t xml:space="preserve"> </w:t>
      </w:r>
      <w:r w:rsidR="005116A5">
        <w:t xml:space="preserve">dropped </w:t>
      </w:r>
      <w:r w:rsidR="00444FD6">
        <w:rPr>
          <w:rStyle w:val="qv3wpe"/>
        </w:rPr>
        <w:t>51.4%</w:t>
      </w:r>
      <w:r w:rsidR="00FF0B2C">
        <w:rPr>
          <w:rStyle w:val="qv3wpe"/>
        </w:rPr>
        <w:t xml:space="preserve"> </w:t>
      </w:r>
      <w:r w:rsidR="00F746E0">
        <w:rPr>
          <w:rStyle w:val="qv3wpe"/>
        </w:rPr>
        <w:t xml:space="preserve">by </w:t>
      </w:r>
      <w:r w:rsidR="0014098E">
        <w:rPr>
          <w:rStyle w:val="qv3wpe"/>
        </w:rPr>
        <w:t>the buy value 40.</w:t>
      </w:r>
      <w:r w:rsidR="00817396">
        <w:t xml:space="preserve"> </w:t>
      </w:r>
      <w:r w:rsidR="00953238">
        <w:t xml:space="preserve">The lowest of those containing data was </w:t>
      </w:r>
      <w:r w:rsidR="00937B8B">
        <w:t>91 with an average profit of 11.04 USD.</w:t>
      </w:r>
      <w:r w:rsidR="00F50EE4">
        <w:t xml:space="preserve"> </w:t>
      </w:r>
      <w:r w:rsidR="00DA1303">
        <w:t>This also displays a slight dip in average profits starting at the buy value 4, before increasing to the peak.</w:t>
      </w:r>
    </w:p>
    <w:p w14:paraId="364E4471" w14:textId="6F6680E7" w:rsidR="000448E4" w:rsidRDefault="0036543C" w:rsidP="00871813">
      <w:pPr>
        <w:jc w:val="center"/>
        <w:rPr>
          <w:b/>
          <w:bCs/>
        </w:rPr>
      </w:pPr>
      <w:r>
        <w:rPr>
          <w:noProof/>
        </w:rPr>
        <w:drawing>
          <wp:anchor distT="0" distB="0" distL="114300" distR="114300" simplePos="0" relativeHeight="251663360" behindDoc="0" locked="0" layoutInCell="1" allowOverlap="1" wp14:anchorId="37D078AD" wp14:editId="7110B185">
            <wp:simplePos x="0" y="0"/>
            <wp:positionH relativeFrom="margin">
              <wp:align>center</wp:align>
            </wp:positionH>
            <wp:positionV relativeFrom="paragraph">
              <wp:posOffset>246115</wp:posOffset>
            </wp:positionV>
            <wp:extent cx="5040000" cy="3246425"/>
            <wp:effectExtent l="19050" t="19050" r="27305" b="11430"/>
            <wp:wrapTopAndBottom/>
            <wp:docPr id="202728697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4">
                      <a:extLst>
                        <a:ext uri="{28A0092B-C50C-407E-A947-70E740481C1C}">
                          <a14:useLocalDpi xmlns:a14="http://schemas.microsoft.com/office/drawing/2010/main" val="0"/>
                        </a:ext>
                      </a:extLst>
                    </a:blip>
                    <a:srcRect t="3794" b="3953"/>
                    <a:stretch/>
                  </pic:blipFill>
                  <pic:spPr bwMode="auto">
                    <a:xfrm>
                      <a:off x="0" y="0"/>
                      <a:ext cx="5040000" cy="324642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ACC">
        <w:rPr>
          <w:b/>
          <w:bCs/>
        </w:rPr>
        <w:t xml:space="preserve">Figure </w:t>
      </w:r>
      <w:r w:rsidR="00FC57A6">
        <w:rPr>
          <w:b/>
          <w:bCs/>
        </w:rPr>
        <w:t>9</w:t>
      </w:r>
      <w:r w:rsidR="009B6ACC">
        <w:rPr>
          <w:b/>
          <w:bCs/>
        </w:rPr>
        <w:t>. FGI Pairs Strategy Average Buy Value Profit</w:t>
      </w:r>
    </w:p>
    <w:p w14:paraId="5E5B2F3C" w14:textId="40DDE3FE" w:rsidR="00AB570C" w:rsidRPr="00AB570C" w:rsidRDefault="00AB570C" w:rsidP="00AB570C">
      <w:pPr>
        <w:jc w:val="center"/>
        <w:rPr>
          <w:sz w:val="18"/>
          <w:szCs w:val="18"/>
        </w:rPr>
      </w:pPr>
      <w:r>
        <w:rPr>
          <w:sz w:val="18"/>
          <w:szCs w:val="18"/>
        </w:rPr>
        <w:t xml:space="preserve">Average profit generated for each buy value within the pairs. This covers all 4950 pairs. </w:t>
      </w:r>
    </w:p>
    <w:p w14:paraId="70E90B6E" w14:textId="7B1B1AF1" w:rsidR="00D64561" w:rsidRDefault="00CE77D5" w:rsidP="008A37F0">
      <w:pPr>
        <w:pStyle w:val="Heading1"/>
      </w:pPr>
      <w:r>
        <w:t>6</w:t>
      </w:r>
      <w:r w:rsidR="00B51CBD">
        <w:t xml:space="preserve">. </w:t>
      </w:r>
      <w:r w:rsidR="0046396A" w:rsidRPr="000F0643">
        <w:t>Discussio</w:t>
      </w:r>
      <w:r w:rsidR="00CA3990">
        <w:t>n</w:t>
      </w:r>
    </w:p>
    <w:p w14:paraId="7985B305" w14:textId="191E4F39" w:rsidR="00E41B1E" w:rsidRDefault="00E41B1E" w:rsidP="001059D5">
      <w:r w:rsidRPr="00E41B1E">
        <w:t xml:space="preserve">In the </w:t>
      </w:r>
      <w:r w:rsidR="003121C6">
        <w:t>sphere</w:t>
      </w:r>
      <w:r w:rsidRPr="00E41B1E">
        <w:t xml:space="preserve"> of cryptocurrency investments, retail investors are </w:t>
      </w:r>
      <w:r w:rsidR="00E858B7">
        <w:t>continuously</w:t>
      </w:r>
      <w:r w:rsidRPr="00E41B1E">
        <w:t xml:space="preserve"> seeking more accessible and secure </w:t>
      </w:r>
      <w:r w:rsidR="00F96BA4">
        <w:t>ways in which to</w:t>
      </w:r>
      <w:r w:rsidRPr="00E41B1E">
        <w:t xml:space="preserve"> allocate their </w:t>
      </w:r>
      <w:r w:rsidR="00B92048">
        <w:t>portfolios</w:t>
      </w:r>
      <w:r w:rsidRPr="00E41B1E">
        <w:t xml:space="preserve">. </w:t>
      </w:r>
      <w:r w:rsidR="00D3278A">
        <w:t>For this purpose</w:t>
      </w:r>
      <w:r w:rsidRPr="00E41B1E">
        <w:t xml:space="preserve">, the present study </w:t>
      </w:r>
      <w:r w:rsidR="002E2698">
        <w:t>attempts</w:t>
      </w:r>
      <w:r w:rsidRPr="00E41B1E">
        <w:t xml:space="preserve"> to assess the correlation between the FGI and the price fluctuations of Bitcoin, determining its practical utility. Additionally, this paper explores the potential integration of the FGI into novel and established Bitcoin investment approaches to </w:t>
      </w:r>
      <w:r w:rsidR="00731B32">
        <w:t>gauge</w:t>
      </w:r>
      <w:r w:rsidRPr="00E41B1E">
        <w:t xml:space="preserve"> </w:t>
      </w:r>
      <w:r w:rsidR="00731B32">
        <w:t>its potential impact in ROI</w:t>
      </w:r>
      <w:r w:rsidRPr="00E41B1E">
        <w:t>.</w:t>
      </w:r>
    </w:p>
    <w:p w14:paraId="78D2AC12" w14:textId="2DFC490B" w:rsidR="008A37F0" w:rsidRDefault="00DB3AD8" w:rsidP="009F3FAD">
      <w:r>
        <w:t>Observing the</w:t>
      </w:r>
      <w:r w:rsidR="001B168E">
        <w:t xml:space="preserve"> FGI Bitcoin price</w:t>
      </w:r>
      <w:r>
        <w:t xml:space="preserve"> correlation values and </w:t>
      </w:r>
      <w:r w:rsidR="009C4144">
        <w:t>plots</w:t>
      </w:r>
      <w:r w:rsidR="00CA0978">
        <w:t xml:space="preserve">, in </w:t>
      </w:r>
      <w:r w:rsidR="001A11ED">
        <w:t>the majority</w:t>
      </w:r>
      <w:r w:rsidR="00DD42DA">
        <w:t xml:space="preserve"> of</w:t>
      </w:r>
      <w:r w:rsidR="00CA0978">
        <w:t xml:space="preserve"> cases the FGI </w:t>
      </w:r>
      <w:r w:rsidR="00766228">
        <w:t>follows the trend of Bitcoin price effectively</w:t>
      </w:r>
      <w:r w:rsidR="009C4144">
        <w:t>.</w:t>
      </w:r>
      <w:r w:rsidR="001A11ED">
        <w:t xml:space="preserve"> </w:t>
      </w:r>
      <w:r w:rsidR="009F3FAD">
        <w:t xml:space="preserve">However, this </w:t>
      </w:r>
      <w:r w:rsidR="00FA34C0">
        <w:t xml:space="preserve">correlation </w:t>
      </w:r>
      <w:r w:rsidR="009F3FAD">
        <w:t xml:space="preserve">appears to be entirely dependent on the timeframe, as well as </w:t>
      </w:r>
      <w:r w:rsidR="00BA47FE">
        <w:t xml:space="preserve">the current </w:t>
      </w:r>
      <w:r w:rsidR="009F3FAD">
        <w:t>market cycle</w:t>
      </w:r>
      <w:r w:rsidR="009D4BF8">
        <w:t>. This is</w:t>
      </w:r>
      <w:r w:rsidR="009F3FAD">
        <w:t xml:space="preserve"> due to the exponential nature of Bitcoin price </w:t>
      </w:r>
      <w:r w:rsidR="006B218E">
        <w:t xml:space="preserve">progression and the </w:t>
      </w:r>
      <w:r w:rsidR="00D771B9">
        <w:t xml:space="preserve">massive </w:t>
      </w:r>
      <w:r w:rsidR="006B218E">
        <w:t xml:space="preserve">volatility </w:t>
      </w:r>
      <w:r w:rsidR="00D771B9">
        <w:t>that it displays</w:t>
      </w:r>
      <w:r w:rsidR="006B218E">
        <w:t>.</w:t>
      </w:r>
      <w:r w:rsidR="009F3FAD">
        <w:t xml:space="preserve"> </w:t>
      </w:r>
      <w:r w:rsidR="00A241B8">
        <w:t xml:space="preserve">As Bitcoin reaches </w:t>
      </w:r>
      <w:r w:rsidR="00856547">
        <w:t>its</w:t>
      </w:r>
      <w:r w:rsidR="00A241B8">
        <w:t xml:space="preserve"> previous </w:t>
      </w:r>
      <w:r w:rsidR="000B508A">
        <w:t>all-time</w:t>
      </w:r>
      <w:r w:rsidR="00A241B8">
        <w:t xml:space="preserve"> high (ATH)</w:t>
      </w:r>
      <w:r w:rsidR="000B508A">
        <w:t xml:space="preserve">, the FGI reaches the highest values within its range. </w:t>
      </w:r>
      <w:r w:rsidR="006A2C84">
        <w:t>However,</w:t>
      </w:r>
      <w:r w:rsidR="000B508A">
        <w:t xml:space="preserve"> </w:t>
      </w:r>
      <w:r w:rsidR="00CC2EE1">
        <w:t>following this,</w:t>
      </w:r>
      <w:r w:rsidR="000B508A">
        <w:t xml:space="preserve"> </w:t>
      </w:r>
      <w:r w:rsidR="00CC2EE1">
        <w:t xml:space="preserve">the </w:t>
      </w:r>
      <w:r w:rsidR="000B508A">
        <w:t xml:space="preserve">Bitcoin price continues to increase whereas the FGI cannot </w:t>
      </w:r>
      <w:r w:rsidR="005779B6">
        <w:t>move</w:t>
      </w:r>
      <w:r w:rsidR="000B508A">
        <w:t xml:space="preserve"> any higher, being limited </w:t>
      </w:r>
      <w:r w:rsidR="004255A2">
        <w:t>within</w:t>
      </w:r>
      <w:r w:rsidR="000B508A">
        <w:t xml:space="preserve"> its 0-100 range.</w:t>
      </w:r>
      <w:r w:rsidR="00D0793B">
        <w:t xml:space="preserve"> </w:t>
      </w:r>
      <w:bookmarkStart w:id="0" w:name="_Hlk141879649"/>
      <w:r w:rsidR="00247EF9">
        <w:t>This break in correlation arises from notable shifts in the Bitcoin price range, leading to an alteration in the overall market depth.</w:t>
      </w:r>
      <w:bookmarkEnd w:id="0"/>
      <w:r w:rsidR="00247EF9">
        <w:t xml:space="preserve"> Consequently, the FGI’s ability to offer insights into Bitcoin market conditions is only effective over a macro time frame, providing valuable short-term tracking of Bitcoin’s price. Nevertheless, this does not imply that the FGI lacks utility. During periods of low Bitcoin volatility, the FGI correlation increases significantly, as </w:t>
      </w:r>
      <w:r w:rsidR="008F28B6">
        <w:t>demonstrated</w:t>
      </w:r>
      <w:r w:rsidR="00247EF9">
        <w:t xml:space="preserve"> in the first three quarters of 2020 and final three quarters of 2021. This cements the FGI as a relatively effective tool within the Bitcoin space, empowering investors with valuable information to make informed decisions regarding their investments.</w:t>
      </w:r>
    </w:p>
    <w:p w14:paraId="0EB163F3" w14:textId="41A33B68" w:rsidR="00235B33" w:rsidRDefault="00202171" w:rsidP="00492849">
      <w:r>
        <w:t>The profits f</w:t>
      </w:r>
      <w:r w:rsidR="005E29CD">
        <w:t xml:space="preserve">rom </w:t>
      </w:r>
      <w:r>
        <w:t>f</w:t>
      </w:r>
      <w:r w:rsidR="00AA5079">
        <w:t>our</w:t>
      </w:r>
      <w:r w:rsidR="005E29CD">
        <w:t xml:space="preserve"> distinct</w:t>
      </w:r>
      <w:r w:rsidR="00AA5079">
        <w:t xml:space="preserve"> different retail investment strategies were </w:t>
      </w:r>
      <w:r>
        <w:t xml:space="preserve">calculated </w:t>
      </w:r>
      <w:r w:rsidR="009404AE">
        <w:t>over</w:t>
      </w:r>
      <w:r>
        <w:t xml:space="preserve"> a </w:t>
      </w:r>
      <w:r w:rsidR="00C95D82">
        <w:t>6-year</w:t>
      </w:r>
      <w:r>
        <w:t xml:space="preserve"> </w:t>
      </w:r>
      <w:r w:rsidR="009404AE">
        <w:t>period</w:t>
      </w:r>
      <w:r>
        <w:t>.</w:t>
      </w:r>
      <w:r w:rsidR="00742BD1">
        <w:t xml:space="preserve"> </w:t>
      </w:r>
      <w:r w:rsidR="00016A0F">
        <w:t xml:space="preserve">These </w:t>
      </w:r>
      <w:r w:rsidR="00281D18">
        <w:t>strategies</w:t>
      </w:r>
      <w:r w:rsidR="00016A0F">
        <w:t xml:space="preserve"> </w:t>
      </w:r>
      <w:r w:rsidR="00281D18">
        <w:t>encompassed</w:t>
      </w:r>
      <w:r w:rsidR="00D813FE">
        <w:t xml:space="preserve"> </w:t>
      </w:r>
      <w:r w:rsidR="00443EB1">
        <w:t xml:space="preserve">traditional </w:t>
      </w:r>
      <w:r w:rsidR="00016A0F">
        <w:t>DCA</w:t>
      </w:r>
      <w:r w:rsidR="00D813FE">
        <w:t xml:space="preserve"> and</w:t>
      </w:r>
      <w:r w:rsidR="00016A0F">
        <w:t xml:space="preserve"> </w:t>
      </w:r>
      <w:r w:rsidR="00BE2EA4">
        <w:t>HODL</w:t>
      </w:r>
      <w:r w:rsidR="00D813FE">
        <w:t xml:space="preserve"> </w:t>
      </w:r>
      <w:r w:rsidR="000129B2">
        <w:t>approaches</w:t>
      </w:r>
      <w:r w:rsidR="00AB115D">
        <w:t xml:space="preserve"> as well as</w:t>
      </w:r>
      <w:r w:rsidR="00A36F82">
        <w:t xml:space="preserve"> </w:t>
      </w:r>
      <w:r w:rsidR="00BE2EA4">
        <w:t>HODL</w:t>
      </w:r>
      <w:r w:rsidR="00223A6B">
        <w:t xml:space="preserve"> and </w:t>
      </w:r>
      <w:r w:rsidR="00BE2EA4">
        <w:t>pair strateg</w:t>
      </w:r>
      <w:r w:rsidR="00151CDC">
        <w:t>ies</w:t>
      </w:r>
      <w:r w:rsidR="00C23D68">
        <w:t xml:space="preserve"> which</w:t>
      </w:r>
      <w:r w:rsidR="00223A6B">
        <w:t xml:space="preserve"> </w:t>
      </w:r>
      <w:r w:rsidR="00372BCE">
        <w:t>incorporated the utilisation of</w:t>
      </w:r>
      <w:r w:rsidR="00223A6B">
        <w:t xml:space="preserve"> the FGI</w:t>
      </w:r>
      <w:r w:rsidR="00BE2EA4">
        <w:t xml:space="preserve">. </w:t>
      </w:r>
      <w:r w:rsidR="000E1AAA">
        <w:t>Across these four</w:t>
      </w:r>
      <w:r w:rsidR="00465525">
        <w:t xml:space="preserve"> strategies</w:t>
      </w:r>
      <w:r w:rsidR="000E1AAA">
        <w:t xml:space="preserve">, </w:t>
      </w:r>
      <w:r w:rsidR="002C7DC3">
        <w:t>each</w:t>
      </w:r>
      <w:r w:rsidR="000E1AAA">
        <w:t xml:space="preserve"> of them generate</w:t>
      </w:r>
      <w:r w:rsidR="00FB409D">
        <w:t>d</w:t>
      </w:r>
      <w:r w:rsidR="000E1AAA">
        <w:t xml:space="preserve"> positive </w:t>
      </w:r>
      <w:r w:rsidR="00FB409D">
        <w:t>returns</w:t>
      </w:r>
      <w:r w:rsidR="000E1AAA">
        <w:t xml:space="preserve"> from the </w:t>
      </w:r>
      <w:r w:rsidR="00F13780">
        <w:t>initial</w:t>
      </w:r>
      <w:r w:rsidR="000E1AAA">
        <w:t xml:space="preserve"> 1000 USD investment</w:t>
      </w:r>
      <w:r w:rsidR="004537F9">
        <w:t>. This</w:t>
      </w:r>
      <w:r w:rsidR="006F1E68">
        <w:t xml:space="preserve"> was</w:t>
      </w:r>
      <w:r w:rsidR="004537F9">
        <w:t xml:space="preserve"> to be</w:t>
      </w:r>
      <w:r w:rsidR="006F1E68">
        <w:t xml:space="preserve"> expected </w:t>
      </w:r>
      <w:r w:rsidR="0042524E">
        <w:t>given</w:t>
      </w:r>
      <w:r w:rsidR="006F1E68">
        <w:t xml:space="preserve"> the </w:t>
      </w:r>
      <w:r w:rsidR="0042524E">
        <w:t xml:space="preserve">173% increase in </w:t>
      </w:r>
      <w:r w:rsidR="006F1E68">
        <w:t>Bitcoin</w:t>
      </w:r>
      <w:r w:rsidR="0042524E">
        <w:t xml:space="preserve"> price</w:t>
      </w:r>
      <w:r w:rsidR="006F1E68">
        <w:t xml:space="preserve"> </w:t>
      </w:r>
      <w:r w:rsidR="00351AAA">
        <w:t>during the same time frame</w:t>
      </w:r>
      <w:r w:rsidR="00A9583F">
        <w:t xml:space="preserve">. </w:t>
      </w:r>
      <w:r w:rsidR="000F1EBA">
        <w:t xml:space="preserve">Consequently, the rise in Bitcoin price can be </w:t>
      </w:r>
      <w:r w:rsidR="007C68E3">
        <w:t>recognised</w:t>
      </w:r>
      <w:r w:rsidR="000F1EBA">
        <w:t xml:space="preserve"> as a benchmark for overall profitability. </w:t>
      </w:r>
      <w:r w:rsidR="00540E7E">
        <w:t>Beginning</w:t>
      </w:r>
      <w:r w:rsidR="00877292">
        <w:t xml:space="preserve"> with the HODL strategy </w:t>
      </w:r>
      <w:r w:rsidR="00540E7E">
        <w:t>it</w:t>
      </w:r>
      <w:r w:rsidR="00877292">
        <w:t xml:space="preserve"> achieved an </w:t>
      </w:r>
      <w:r w:rsidR="007770D0">
        <w:t>overall ROI of 16</w:t>
      </w:r>
      <w:r w:rsidR="00696504">
        <w:t>7</w:t>
      </w:r>
      <w:r w:rsidR="007770D0">
        <w:t>.3%</w:t>
      </w:r>
      <w:r w:rsidR="00CD5FB7">
        <w:t xml:space="preserve"> (Table </w:t>
      </w:r>
      <w:r w:rsidR="00F25F7F">
        <w:t>5</w:t>
      </w:r>
      <w:r w:rsidR="00CD5FB7">
        <w:t>)</w:t>
      </w:r>
      <w:r w:rsidR="007770D0">
        <w:t>.</w:t>
      </w:r>
      <w:r w:rsidR="00B62CE4">
        <w:t xml:space="preserve"> </w:t>
      </w:r>
      <w:r w:rsidR="00540E7E">
        <w:t>Since this approach</w:t>
      </w:r>
      <w:r w:rsidR="00B62CE4">
        <w:t xml:space="preserve"> </w:t>
      </w:r>
      <w:r w:rsidR="005D7A7F">
        <w:t>involved</w:t>
      </w:r>
      <w:r w:rsidR="00B62CE4">
        <w:t xml:space="preserve"> </w:t>
      </w:r>
      <w:r w:rsidR="005D7A7F">
        <w:t>minimal</w:t>
      </w:r>
      <w:r w:rsidR="00B62CE4">
        <w:t xml:space="preserve"> trading </w:t>
      </w:r>
      <w:r w:rsidR="005D7A7F">
        <w:t xml:space="preserve">activity, limited to a single </w:t>
      </w:r>
      <w:r w:rsidR="008C7BA1">
        <w:t>buy</w:t>
      </w:r>
      <w:r w:rsidR="005D7A7F">
        <w:t xml:space="preserve"> and sell</w:t>
      </w:r>
      <w:r w:rsidR="009C7F4C">
        <w:t>, its ROI closely mirrors the increase in Bitcoin price</w:t>
      </w:r>
      <w:r w:rsidR="00B62CE4">
        <w:t xml:space="preserve">. </w:t>
      </w:r>
      <w:r w:rsidR="002C031C">
        <w:t>H</w:t>
      </w:r>
      <w:r w:rsidR="001C14B4">
        <w:t xml:space="preserve">owever, </w:t>
      </w:r>
      <w:r w:rsidR="00CA064F">
        <w:t xml:space="preserve">the ROI was </w:t>
      </w:r>
      <w:r w:rsidR="001C14B4">
        <w:t xml:space="preserve">slightly </w:t>
      </w:r>
      <w:r w:rsidR="007D196D">
        <w:t>reduced</w:t>
      </w:r>
      <w:r w:rsidR="00CA064F">
        <w:t>,</w:t>
      </w:r>
      <w:r w:rsidR="001C14B4">
        <w:t xml:space="preserve"> </w:t>
      </w:r>
      <w:r w:rsidR="00CA064F">
        <w:t xml:space="preserve">primarily </w:t>
      </w:r>
      <w:r w:rsidR="001C14B4">
        <w:t xml:space="preserve">due to the </w:t>
      </w:r>
      <w:r w:rsidR="00A41F09">
        <w:t xml:space="preserve">incurred </w:t>
      </w:r>
      <w:r w:rsidR="001C14B4">
        <w:t xml:space="preserve">transaction fees </w:t>
      </w:r>
      <w:r w:rsidR="00A41F09">
        <w:t>amounting to</w:t>
      </w:r>
      <w:r w:rsidR="00753D02">
        <w:t xml:space="preserve"> </w:t>
      </w:r>
      <w:r w:rsidR="00CF2562">
        <w:t>37</w:t>
      </w:r>
      <w:r w:rsidR="00A609CB">
        <w:t>.00</w:t>
      </w:r>
      <w:r w:rsidR="00CF2562">
        <w:t xml:space="preserve"> USD</w:t>
      </w:r>
      <w:r w:rsidR="001C14B4">
        <w:t>.</w:t>
      </w:r>
      <w:r w:rsidR="00F2132F">
        <w:t xml:space="preserve"> </w:t>
      </w:r>
      <w:r w:rsidR="00010E24">
        <w:t xml:space="preserve"> </w:t>
      </w:r>
      <w:r w:rsidR="001154AF">
        <w:t>On the other hand</w:t>
      </w:r>
      <w:r w:rsidR="00F2132F">
        <w:t xml:space="preserve">, </w:t>
      </w:r>
      <w:r w:rsidR="00E2672D">
        <w:t xml:space="preserve">the </w:t>
      </w:r>
      <w:r w:rsidR="00F2132F">
        <w:t>DCA</w:t>
      </w:r>
      <w:r w:rsidR="00E2672D">
        <w:t xml:space="preserve"> strategy</w:t>
      </w:r>
      <w:r w:rsidR="00F2132F">
        <w:t xml:space="preserve"> </w:t>
      </w:r>
      <w:r w:rsidR="00D222A2">
        <w:t>yielded</w:t>
      </w:r>
      <w:r w:rsidR="00F2132F">
        <w:t xml:space="preserve"> a</w:t>
      </w:r>
      <w:r w:rsidR="00F03D17">
        <w:t>n</w:t>
      </w:r>
      <w:r w:rsidR="00CD5FB7">
        <w:t xml:space="preserve"> ROI of 15</w:t>
      </w:r>
      <w:r w:rsidR="003B7017">
        <w:t>3</w:t>
      </w:r>
      <w:r w:rsidR="00CD5FB7">
        <w:t>.</w:t>
      </w:r>
      <w:r w:rsidR="003B7017">
        <w:t>0</w:t>
      </w:r>
      <w:r w:rsidR="00CD5FB7">
        <w:t>%</w:t>
      </w:r>
      <w:r w:rsidR="0027559B">
        <w:t>, which was 14.3% lower than the HODL strategy’s overall ROI</w:t>
      </w:r>
      <w:r w:rsidR="00CD5FB7">
        <w:t xml:space="preserve"> (Table 4).</w:t>
      </w:r>
      <w:r w:rsidR="003A176D">
        <w:t xml:space="preserve"> </w:t>
      </w:r>
      <w:r w:rsidR="00D21BAC">
        <w:t xml:space="preserve">The DCA strategy also </w:t>
      </w:r>
      <w:r w:rsidR="000F1843">
        <w:t>demands</w:t>
      </w:r>
      <w:r w:rsidR="00D21BAC">
        <w:t xml:space="preserve"> more effort to execute </w:t>
      </w:r>
      <w:r w:rsidR="000F1843">
        <w:t>compared to</w:t>
      </w:r>
      <w:r w:rsidR="00D21BAC">
        <w:t xml:space="preserve"> the HODL strategy, </w:t>
      </w:r>
      <w:r w:rsidR="000F1843">
        <w:t>rendering</w:t>
      </w:r>
      <w:r w:rsidR="00D21BAC">
        <w:t xml:space="preserve"> it </w:t>
      </w:r>
      <w:r w:rsidR="000F1843">
        <w:t xml:space="preserve">less </w:t>
      </w:r>
      <w:r w:rsidR="00D21BAC">
        <w:t xml:space="preserve">viable in this </w:t>
      </w:r>
      <w:r w:rsidR="00171595">
        <w:t xml:space="preserve">particular </w:t>
      </w:r>
      <w:r w:rsidR="00D21BAC">
        <w:t>case.</w:t>
      </w:r>
      <w:r w:rsidR="00F07E24">
        <w:t xml:space="preserve"> </w:t>
      </w:r>
      <w:r w:rsidR="00F669A0">
        <w:t>Th</w:t>
      </w:r>
      <w:r w:rsidR="00850932">
        <w:t>e</w:t>
      </w:r>
      <w:r w:rsidR="00F669A0">
        <w:t xml:space="preserve"> </w:t>
      </w:r>
      <w:r w:rsidR="00850932">
        <w:t>decrease</w:t>
      </w:r>
      <w:r w:rsidR="00F669A0">
        <w:t xml:space="preserve"> in profit can be attributed to the </w:t>
      </w:r>
      <w:r w:rsidR="00974A53">
        <w:t>Bitcoin</w:t>
      </w:r>
      <w:r w:rsidR="00850932">
        <w:t>s high prices</w:t>
      </w:r>
      <w:r w:rsidR="00974A53">
        <w:t xml:space="preserve"> throughout 2021 and 2022</w:t>
      </w:r>
      <w:r w:rsidR="001F60A9">
        <w:t xml:space="preserve">, followed by </w:t>
      </w:r>
      <w:r w:rsidR="00235B33">
        <w:t xml:space="preserve">subsequent </w:t>
      </w:r>
      <w:r w:rsidR="001F60A9">
        <w:t>lower prices in 2023</w:t>
      </w:r>
      <w:r w:rsidR="00974A53">
        <w:t>.</w:t>
      </w:r>
      <w:r w:rsidR="00EA034C">
        <w:t xml:space="preserve"> </w:t>
      </w:r>
      <w:r w:rsidR="00235B33">
        <w:t>Consequently, the DCA strategy purchased a significant</w:t>
      </w:r>
      <w:r w:rsidR="00A92267">
        <w:t xml:space="preserve"> amount of Bitcoin at prices considerably higher than the final Bitcoin price, </w:t>
      </w:r>
      <w:r w:rsidR="00020CA9">
        <w:t xml:space="preserve">leading to diminished profits. Future studies may benefit from considering different DCA time frames to potentially achieve a better average </w:t>
      </w:r>
      <w:r w:rsidR="00752791">
        <w:t xml:space="preserve">buy </w:t>
      </w:r>
      <w:r w:rsidR="00EE4651">
        <w:t>price;</w:t>
      </w:r>
      <w:r w:rsidR="00752791">
        <w:t xml:space="preserve"> </w:t>
      </w:r>
      <w:r w:rsidR="00EE4651">
        <w:t>however,</w:t>
      </w:r>
      <w:r w:rsidR="00752791">
        <w:t xml:space="preserve"> this may entail accumulating additional transaction fees.</w:t>
      </w:r>
      <w:r w:rsidR="00A92267">
        <w:t xml:space="preserve"> </w:t>
      </w:r>
    </w:p>
    <w:p w14:paraId="20833FCB" w14:textId="3A3F18CC" w:rsidR="00C4775C" w:rsidRDefault="003F106B" w:rsidP="00492849">
      <w:r>
        <w:t xml:space="preserve">While both traditional investment strategies yielded positive profits, they were significantly lower compared to those utilising the FGI. Examining the HODL with FGI strategy, the highest </w:t>
      </w:r>
      <w:r w:rsidR="00167BEB">
        <w:t>ROI generated was 288.0%</w:t>
      </w:r>
      <w:r w:rsidR="0085152C">
        <w:t>, a substantial 82.1% increase compared to the traditional HODL strategy</w:t>
      </w:r>
      <w:r w:rsidR="00167BEB">
        <w:t xml:space="preserve"> (Figure </w:t>
      </w:r>
      <w:r w:rsidR="00BD2F98">
        <w:t>4</w:t>
      </w:r>
      <w:r w:rsidR="00167BEB">
        <w:t>).</w:t>
      </w:r>
      <w:r w:rsidR="00394822">
        <w:t xml:space="preserve"> Notably, all the HODL FGI values below 30 produced higher profits, whereas those above 30 generated the same profit as the traditional strategy. </w:t>
      </w:r>
      <w:r w:rsidR="00B506FA">
        <w:t xml:space="preserve">However, </w:t>
      </w:r>
      <w:r w:rsidR="00EF6B79">
        <w:t>utilising the highest profi</w:t>
      </w:r>
      <w:r w:rsidR="007A4DB5">
        <w:t>t values resulted significantly greater gains with minimal additional effort required</w:t>
      </w:r>
      <w:r w:rsidR="00C4775C">
        <w:t xml:space="preserve">. </w:t>
      </w:r>
    </w:p>
    <w:p w14:paraId="1EB635EE" w14:textId="166895BD" w:rsidR="00B94BF7" w:rsidRDefault="00C4775C" w:rsidP="00492849">
      <w:r>
        <w:t xml:space="preserve">Similarly, the pairs </w:t>
      </w:r>
      <w:r w:rsidR="00450F76" w:rsidRPr="00450F76">
        <w:t>strategy also outperformed traditional investment approaches</w:t>
      </w:r>
      <w:r w:rsidR="00450F76">
        <w:t xml:space="preserve">, with the most profitable pair being 44-37, generating an overall ROI of 984.4% (Table </w:t>
      </w:r>
      <w:r w:rsidR="004A540F">
        <w:t>6</w:t>
      </w:r>
      <w:r w:rsidR="00450F76">
        <w:t xml:space="preserve">). This </w:t>
      </w:r>
      <w:r w:rsidR="00F21960">
        <w:t>monumental</w:t>
      </w:r>
      <w:r w:rsidR="00B675FF">
        <w:t xml:space="preserve"> profit stands as the highest across all four investment strategies, surpassing the HODL strategy by 484.8% and the DCA strategy by 522.3%.</w:t>
      </w:r>
      <w:r w:rsidR="000E49C4">
        <w:t xml:space="preserve"> This is despite incurring significantly higher transaction fees</w:t>
      </w:r>
      <w:r w:rsidR="00E93BB2">
        <w:t xml:space="preserve"> due to </w:t>
      </w:r>
      <w:r w:rsidR="008D2281">
        <w:t>increased trading</w:t>
      </w:r>
      <w:r w:rsidR="000E49C4">
        <w:t>, with the most profitable pair totalling 3303.12 USD</w:t>
      </w:r>
      <w:r w:rsidR="00791745">
        <w:t>.</w:t>
      </w:r>
      <w:r w:rsidR="000073DF">
        <w:t xml:space="preserve"> The pairs strategy was able to</w:t>
      </w:r>
      <w:r w:rsidR="00883EF6">
        <w:t xml:space="preserve"> facilitate consistent profit-taking throughout the entire time frame, leading to the substantial increase in ROI.</w:t>
      </w:r>
      <w:r w:rsidR="004D42AF">
        <w:t xml:space="preserve"> Consequently, the pairs strategy better capitalised on the significant increases and drops in </w:t>
      </w:r>
      <w:r w:rsidR="00351AE4">
        <w:t>Bitcoins price.</w:t>
      </w:r>
      <w:r w:rsidR="009F6084" w:rsidRPr="009F6084">
        <w:t xml:space="preserve"> </w:t>
      </w:r>
      <w:r w:rsidR="00C52235">
        <w:t xml:space="preserve">Despite this, while this pair generated significant profit in this instance, that is not to say that it would perform just as well during a different timeframe. </w:t>
      </w:r>
      <w:r w:rsidR="00EB73EF">
        <w:t>Furthermore,</w:t>
      </w:r>
      <w:r w:rsidR="0086108C">
        <w:t xml:space="preserve"> these findings use an investment amount of 1000 USD,</w:t>
      </w:r>
      <w:r w:rsidR="00FE1EE6">
        <w:t xml:space="preserve"> however</w:t>
      </w:r>
      <w:r w:rsidR="0086108C">
        <w:t xml:space="preserve"> if this </w:t>
      </w:r>
      <w:r w:rsidR="00D75497">
        <w:t xml:space="preserve">amount </w:t>
      </w:r>
      <w:r w:rsidR="0086108C">
        <w:t xml:space="preserve">were to change the </w:t>
      </w:r>
      <w:r w:rsidR="00D75497">
        <w:t xml:space="preserve">ROI would </w:t>
      </w:r>
      <w:r w:rsidR="00EA3760">
        <w:t>remain</w:t>
      </w:r>
      <w:r w:rsidR="00D75497">
        <w:t xml:space="preserve"> at 984.4% due to the linear nature of the strategy</w:t>
      </w:r>
      <w:r w:rsidR="0086108C">
        <w:t xml:space="preserve">. </w:t>
      </w:r>
      <w:r w:rsidR="00A34210">
        <w:t xml:space="preserve">Whilst this wouldn’t increase the ROI, </w:t>
      </w:r>
      <w:r w:rsidR="000A654F">
        <w:t xml:space="preserve">utilising a cryptocurrency exchange which has lower transaction fees </w:t>
      </w:r>
      <w:r w:rsidR="00A34210">
        <w:t>would</w:t>
      </w:r>
      <w:r w:rsidR="000A654F">
        <w:t xml:space="preserve"> </w:t>
      </w:r>
      <w:r w:rsidR="00A34210">
        <w:t>substantially</w:t>
      </w:r>
      <w:r w:rsidR="000A654F">
        <w:t xml:space="preserve"> increase the </w:t>
      </w:r>
      <w:r w:rsidR="00C96761">
        <w:t>ROI generated</w:t>
      </w:r>
      <w:r w:rsidR="000A654F">
        <w:t xml:space="preserve">. </w:t>
      </w:r>
      <w:r w:rsidR="00E57E09">
        <w:t>When</w:t>
      </w:r>
      <w:r w:rsidR="000A654F">
        <w:t xml:space="preserve"> lowering the </w:t>
      </w:r>
      <w:r w:rsidR="00910992">
        <w:t xml:space="preserve">transaction </w:t>
      </w:r>
      <w:r w:rsidR="000A654F">
        <w:t xml:space="preserve">fees </w:t>
      </w:r>
      <w:r w:rsidR="00B92EC7">
        <w:t xml:space="preserve">by </w:t>
      </w:r>
      <w:r w:rsidR="000A654F">
        <w:t xml:space="preserve">0.5% the </w:t>
      </w:r>
      <w:r w:rsidR="00B878A8">
        <w:t>total</w:t>
      </w:r>
      <w:r w:rsidR="000A654F">
        <w:t xml:space="preserve"> fees </w:t>
      </w:r>
      <w:r w:rsidR="003D28F3">
        <w:t xml:space="preserve">accumulated </w:t>
      </w:r>
      <w:r w:rsidR="00B92EC7">
        <w:t xml:space="preserve">decrease </w:t>
      </w:r>
      <w:r w:rsidR="0002596B">
        <w:t xml:space="preserve">by </w:t>
      </w:r>
      <w:r w:rsidR="00976B6A">
        <w:t>38.1%</w:t>
      </w:r>
      <w:r w:rsidR="000A654F">
        <w:t xml:space="preserve">. This causes the ROI to increase by a further 277.4% </w:t>
      </w:r>
      <w:r w:rsidR="006943D3">
        <w:t>whilst utilising</w:t>
      </w:r>
      <w:r w:rsidR="000A654F">
        <w:t xml:space="preserve"> the same pair</w:t>
      </w:r>
      <w:r w:rsidR="006943D3">
        <w:t>.</w:t>
      </w:r>
      <w:r w:rsidR="00E038E6">
        <w:t xml:space="preserve"> </w:t>
      </w:r>
    </w:p>
    <w:p w14:paraId="5383F7EF" w14:textId="37C79D60" w:rsidR="00916B3C" w:rsidRDefault="00A657D7" w:rsidP="00CA3990">
      <w:r>
        <w:t xml:space="preserve">Both the HODL </w:t>
      </w:r>
      <w:r w:rsidR="00B76E4B">
        <w:t xml:space="preserve">with </w:t>
      </w:r>
      <w:r>
        <w:t xml:space="preserve">FGI and pairs strategies highlight the positive impact of utilizing the FGI </w:t>
      </w:r>
      <w:r w:rsidR="004B75F7">
        <w:t>within</w:t>
      </w:r>
      <w:r>
        <w:t xml:space="preserve"> investment strategies. Comparing all four investment approaches, those incorporating the FGI resulted in an average ROI that was 297.3% higher. Furthermore, the pairs strategy exhibited a </w:t>
      </w:r>
      <w:r w:rsidR="00F21960">
        <w:t>considerable</w:t>
      </w:r>
      <w:r>
        <w:t xml:space="preserve"> 514.7% increase over the average traditional strategy ROI. These findings </w:t>
      </w:r>
      <w:r w:rsidR="007B2DE8">
        <w:t>imply</w:t>
      </w:r>
      <w:r>
        <w:t xml:space="preserve"> the significant advantage th</w:t>
      </w:r>
      <w:r w:rsidR="00F41FD7">
        <w:t>at</w:t>
      </w:r>
      <w:r>
        <w:t xml:space="preserve"> FGI can offer in enhancing investment outcomes.</w:t>
      </w:r>
      <w:r w:rsidR="007A4F24">
        <w:t xml:space="preserve"> </w:t>
      </w:r>
      <w:r w:rsidR="00EE6EF9">
        <w:t xml:space="preserve">Despite this, it is essential to consider the time-limited nature of the FGI data available in this study, </w:t>
      </w:r>
      <w:r w:rsidR="00916B3C">
        <w:t>which allowed calculations for only a 6-year period. As more data becomes available in the future, the effectiveness of the FGI in investment strategies may evolve. Additionally, further studies will shed more light on the utility of the FGI in differing market conditions</w:t>
      </w:r>
      <w:r w:rsidR="00130550">
        <w:t xml:space="preserve">, potentially </w:t>
      </w:r>
      <w:r w:rsidR="00EC44E3">
        <w:t>showing</w:t>
      </w:r>
      <w:r w:rsidR="00130550">
        <w:t xml:space="preserve"> additional use cases</w:t>
      </w:r>
      <w:r w:rsidR="00EC44E3">
        <w:t xml:space="preserve"> for the index</w:t>
      </w:r>
      <w:r w:rsidR="00130550">
        <w:t>.</w:t>
      </w:r>
      <w:r w:rsidR="000A540C">
        <w:t xml:space="preserve"> </w:t>
      </w:r>
      <w:r w:rsidR="00916B3C">
        <w:t xml:space="preserve">Moreover, since news and information </w:t>
      </w:r>
      <w:r w:rsidR="00BA4C03">
        <w:t xml:space="preserve">regarding the internal mechanisms of the FGI is limited, it is likely </w:t>
      </w:r>
      <w:r w:rsidR="00064EB2">
        <w:t>that the algorithm has changed and will continue to change in the coming years. Such changes could impact the FGI efficacy as an investment tool, making it imperative for investors to remain vigilant about its potential fluctuations in effectiveness.</w:t>
      </w:r>
      <w:r w:rsidR="005C3DB5">
        <w:t xml:space="preserve"> </w:t>
      </w:r>
    </w:p>
    <w:p w14:paraId="3872D1A8" w14:textId="4B9261DF" w:rsidR="000117B0" w:rsidRDefault="00A52995" w:rsidP="00CA3990">
      <w:r>
        <w:t>Considering</w:t>
      </w:r>
      <w:r w:rsidR="001A1FC5">
        <w:t xml:space="preserve"> the </w:t>
      </w:r>
      <w:r>
        <w:t xml:space="preserve">significant </w:t>
      </w:r>
      <w:r w:rsidR="001A1FC5">
        <w:t xml:space="preserve">ROI </w:t>
      </w:r>
      <w:r w:rsidR="00021DA5">
        <w:t>generated from strategies utilising the FGI</w:t>
      </w:r>
      <w:r w:rsidR="001A1FC5">
        <w:t xml:space="preserve">, </w:t>
      </w:r>
      <w:r w:rsidR="00B252C3">
        <w:t>retail investors may benefit greatly from an automated system in which the FGI can be used to directly invest into Bitcoin</w:t>
      </w:r>
      <w:r w:rsidR="0050037F">
        <w:fldChar w:fldCharType="begin"/>
      </w:r>
      <w:r w:rsidR="0050037F">
        <w:instrText xml:space="preserve"> ADDIN EN.CITE &lt;EndNote&gt;&lt;Cite&gt;&lt;Author&gt;Huang&lt;/Author&gt;&lt;Year&gt;2019&lt;/Year&gt;&lt;RecNum&gt;41&lt;/RecNum&gt;&lt;DisplayText&gt;&lt;style size="10"&gt;[29]&lt;/style&gt;&lt;/DisplayText&gt;&lt;record&gt;&lt;rec-number&gt;41&lt;/rec-number&gt;&lt;foreign-keys&gt;&lt;key app="EN" db-id="fep0wfw9bxa2sqesstq5s9shd2r00ads5zpr" timestamp="1690989666"&gt;41&lt;/key&gt;&lt;/foreign-keys&gt;&lt;ref-type name="Journal Article"&gt;17&lt;/ref-type&gt;&lt;contributors&gt;&lt;authors&gt;&lt;author&gt;Boming Huang&lt;/author&gt;&lt;author&gt;Yuxiang Huan&lt;/author&gt;&lt;author&gt;Li Da Xu&lt;/author&gt;&lt;author&gt;Lirong Zheng&lt;/author&gt;&lt;author&gt;Zhuo Zou&lt;/author&gt;&lt;/authors&gt;&lt;/contributors&gt;&lt;titles&gt;&lt;title&gt;Automated trading systems statistical and machine learning methods and hardware implementation: a survey&lt;/title&gt;&lt;secondary-title&gt; Enterprise Information Systems&lt;/secondary-title&gt;&lt;/titles&gt;&lt;pages&gt;132-144&lt;/pages&gt;&lt;volume&gt;13&lt;/volume&gt;&lt;number&gt;1&lt;/number&gt;&lt;dates&gt;&lt;year&gt;2019&lt;/year&gt;&lt;/dates&gt;&lt;urls&gt;&lt;/urls&gt;&lt;electronic-resource-num&gt;10.1080/17517575.2018.1493145&lt;/electronic-resource-num&gt;&lt;/record&gt;&lt;/Cite&gt;&lt;/EndNote&gt;</w:instrText>
      </w:r>
      <w:r w:rsidR="0050037F">
        <w:fldChar w:fldCharType="separate"/>
      </w:r>
      <w:r w:rsidR="0050037F" w:rsidRPr="0050037F">
        <w:rPr>
          <w:noProof/>
          <w:sz w:val="20"/>
        </w:rPr>
        <w:t>[29]</w:t>
      </w:r>
      <w:r w:rsidR="0050037F">
        <w:fldChar w:fldCharType="end"/>
      </w:r>
      <w:r w:rsidR="00B252C3">
        <w:t>.</w:t>
      </w:r>
      <w:r w:rsidR="00B252C3" w:rsidRPr="00DA0338">
        <w:t xml:space="preserve"> </w:t>
      </w:r>
      <w:r w:rsidR="00B252C3">
        <w:t>This could revolutionise how Bitcoin investors look at their portfolios, establishing techniques which require less time to utilise and learn</w:t>
      </w:r>
      <w:r w:rsidR="00E55B53">
        <w:t xml:space="preserve"> as well as significantly increasing ROI</w:t>
      </w:r>
      <w:r w:rsidR="00721491">
        <w:t xml:space="preserve"> </w:t>
      </w:r>
      <w:r w:rsidR="00721491">
        <w:fldChar w:fldCharType="begin">
          <w:fldData xml:space="preserve">PEVuZE5vdGU+PENpdGU+PEF1dGhvcj5GYW5nPC9BdXRob3I+PFllYXI+MjAyMjwvWWVhcj48UmVj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</w:fldData>
        </w:fldChar>
      </w:r>
      <w:r w:rsidR="00A95975">
        <w:instrText xml:space="preserve"> ADDIN EN.CITE </w:instrText>
      </w:r>
      <w:r w:rsidR="00A95975">
        <w:fldChar w:fldCharType="begin">
          <w:fldData xml:space="preserve">PEVuZE5vdGU+PENpdGU+PEF1dGhvcj5GYW5nPC9BdXRob3I+PFllYXI+MjAyMjwvWWVhcj48UmVj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</w:fldData>
        </w:fldChar>
      </w:r>
      <w:r w:rsidR="00A95975">
        <w:instrText xml:space="preserve"> ADDIN EN.CITE.DATA </w:instrText>
      </w:r>
      <w:r w:rsidR="00A95975">
        <w:fldChar w:fldCharType="end"/>
      </w:r>
      <w:r w:rsidR="00721491">
        <w:fldChar w:fldCharType="separate"/>
      </w:r>
      <w:r w:rsidR="00A67E8B" w:rsidRPr="00A67E8B">
        <w:rPr>
          <w:noProof/>
          <w:sz w:val="20"/>
        </w:rPr>
        <w:t>[29-31]</w:t>
      </w:r>
      <w:r w:rsidR="00721491">
        <w:fldChar w:fldCharType="end"/>
      </w:r>
      <w:r w:rsidR="00B252C3">
        <w:t>.</w:t>
      </w:r>
      <w:r w:rsidR="002029CC">
        <w:t xml:space="preserve"> F</w:t>
      </w:r>
      <w:r w:rsidR="00D92078">
        <w:t>uture research</w:t>
      </w:r>
      <w:r w:rsidR="008872BC">
        <w:t xml:space="preserve"> may benefit from </w:t>
      </w:r>
      <w:r w:rsidR="0032598E">
        <w:t xml:space="preserve">examining </w:t>
      </w:r>
      <w:r w:rsidR="00AE5A4C">
        <w:t xml:space="preserve">the FGI and </w:t>
      </w:r>
      <w:r w:rsidR="00755032">
        <w:t xml:space="preserve">additional cryptocurrency indices </w:t>
      </w:r>
      <w:r w:rsidR="00AE5A4C">
        <w:t xml:space="preserve">as well as </w:t>
      </w:r>
      <w:r w:rsidR="00755032">
        <w:t>their composition to establish the most effective index for both trading and information purposes</w:t>
      </w:r>
      <w:r w:rsidR="00D6030B">
        <w:t xml:space="preserve">. The findings of </w:t>
      </w:r>
      <w:r w:rsidR="00E208F9">
        <w:t>th</w:t>
      </w:r>
      <w:r w:rsidR="0063577F">
        <w:t>ese</w:t>
      </w:r>
      <w:r w:rsidR="00D6030B">
        <w:t xml:space="preserve"> should help to </w:t>
      </w:r>
      <w:r w:rsidR="00FF422C">
        <w:t>influence</w:t>
      </w:r>
      <w:r w:rsidR="00E13965">
        <w:t xml:space="preserve"> how retail and </w:t>
      </w:r>
      <w:r w:rsidR="00FD6BBA">
        <w:t>institutional</w:t>
      </w:r>
      <w:r w:rsidR="00E13965">
        <w:t xml:space="preserve"> investors alike can</w:t>
      </w:r>
      <w:r w:rsidR="00492465">
        <w:t xml:space="preserve"> shape best</w:t>
      </w:r>
      <w:r w:rsidR="00E13965">
        <w:t xml:space="preserve"> practices</w:t>
      </w:r>
      <w:r w:rsidR="00571239">
        <w:t xml:space="preserve"> in the relatively new cryptocurrency era</w:t>
      </w:r>
      <w:r w:rsidR="00E13965">
        <w:t>.</w:t>
      </w:r>
      <w:r w:rsidR="00962ED1">
        <w:t xml:space="preserve"> </w:t>
      </w:r>
    </w:p>
    <w:p w14:paraId="77FBB0FB" w14:textId="473BEF30" w:rsidR="00F245BE" w:rsidRDefault="00F245BE" w:rsidP="00F245BE">
      <w:pPr>
        <w:pStyle w:val="Heading1"/>
      </w:pPr>
      <w:r>
        <w:t>7. Conclusion</w:t>
      </w:r>
    </w:p>
    <w:p w14:paraId="42BD3C24" w14:textId="1E8AF9B0" w:rsidR="000D52DE" w:rsidRDefault="00B927C9" w:rsidP="00161884">
      <w:r>
        <w:t xml:space="preserve">This study aimed to </w:t>
      </w:r>
      <w:r w:rsidR="005801FE">
        <w:t>determine</w:t>
      </w:r>
      <w:r>
        <w:t xml:space="preserve"> whether financial indices such as the FGI could be utilised for Bitcoin investment purposes. </w:t>
      </w:r>
      <w:r w:rsidR="00822022">
        <w:t>The</w:t>
      </w:r>
      <w:r>
        <w:t xml:space="preserve"> research conducted looked to compare existing investment strategies within Bitcoin to new novel strategies using the FGI, comparing the ROI to establish the success. Following the results, it can be established </w:t>
      </w:r>
      <w:r w:rsidR="0057375C">
        <w:t>that there is a clear relationship between the FGI and the price of Bitcoin, however, only during certain timeframes and market cycles.</w:t>
      </w:r>
      <w:r w:rsidR="00FA3B21">
        <w:t xml:space="preserve"> Furthermore, </w:t>
      </w:r>
      <w:r w:rsidR="00290FC9">
        <w:t xml:space="preserve">strategies which utilised </w:t>
      </w:r>
      <w:r w:rsidR="00291089">
        <w:t xml:space="preserve">the FGI created a significantly higher </w:t>
      </w:r>
      <w:r w:rsidR="00D46978">
        <w:t>ROI</w:t>
      </w:r>
      <w:r w:rsidR="00291089">
        <w:t xml:space="preserve"> than those which did not</w:t>
      </w:r>
      <w:r w:rsidR="00CB56A3">
        <w:t xml:space="preserve"> with a novel </w:t>
      </w:r>
      <w:r w:rsidR="009A7F72">
        <w:t xml:space="preserve">pairs strategy </w:t>
      </w:r>
      <w:r w:rsidR="00221AEE">
        <w:t>perform</w:t>
      </w:r>
      <w:r w:rsidR="00CB56A3">
        <w:t>ing</w:t>
      </w:r>
      <w:r w:rsidR="009A7F72">
        <w:t xml:space="preserve"> substantially better </w:t>
      </w:r>
      <w:r w:rsidR="00221AEE">
        <w:t xml:space="preserve">than those already being utilised within </w:t>
      </w:r>
      <w:r w:rsidR="003D4EA2">
        <w:t>cryptocurrency</w:t>
      </w:r>
      <w:r w:rsidR="00B343C1">
        <w:t xml:space="preserve">. </w:t>
      </w:r>
      <w:r w:rsidR="007403A2">
        <w:t>Regarding these</w:t>
      </w:r>
      <w:r w:rsidR="00C66188">
        <w:t xml:space="preserve"> findings</w:t>
      </w:r>
      <w:r w:rsidR="0089276D">
        <w:t>,</w:t>
      </w:r>
      <w:r w:rsidR="00C66188">
        <w:t xml:space="preserve"> this study looks to encourage the </w:t>
      </w:r>
      <w:r w:rsidR="00DE2303">
        <w:t xml:space="preserve">possible </w:t>
      </w:r>
      <w:r w:rsidR="00C66188">
        <w:t>integration of financial indices, notably the FGI, into investment strategies</w:t>
      </w:r>
      <w:r w:rsidR="004E1DAD">
        <w:t xml:space="preserve"> for retail investors</w:t>
      </w:r>
      <w:r w:rsidR="00FE24AE">
        <w:t xml:space="preserve"> either independently or alongside other techniques</w:t>
      </w:r>
      <w:r w:rsidR="00C66188">
        <w:t>.</w:t>
      </w:r>
      <w:r w:rsidR="00DD47EA">
        <w:t xml:space="preserve"> This </w:t>
      </w:r>
      <w:r w:rsidR="00ED2FDE">
        <w:t xml:space="preserve">use of </w:t>
      </w:r>
      <w:r w:rsidR="00BC7A48">
        <w:t>th</w:t>
      </w:r>
      <w:r w:rsidR="004D5326">
        <w:t>is</w:t>
      </w:r>
      <w:r w:rsidR="00ED2FDE">
        <w:t xml:space="preserve"> </w:t>
      </w:r>
      <w:r w:rsidR="00DD47EA">
        <w:t>can potentially lead to more informed and profitable decision making.</w:t>
      </w:r>
      <w:r w:rsidR="00C66188">
        <w:t xml:space="preserve"> </w:t>
      </w:r>
    </w:p>
    <w:p w14:paraId="4A1BD9DA" w14:textId="700E03C1" w:rsidR="00862B9A" w:rsidRDefault="0046396A" w:rsidP="0010247C">
      <w:pPr>
        <w:pStyle w:val="Heading1"/>
      </w:pPr>
      <w:r w:rsidRPr="000F0643">
        <w:t>References</w:t>
      </w:r>
    </w:p>
    <w:p w14:paraId="1A97F7ED" w14:textId="481A2E87" w:rsidR="00A95975" w:rsidRPr="00A95975" w:rsidRDefault="00862B9A" w:rsidP="00A95975">
      <w:pPr>
        <w:pStyle w:val="EndNoteBibliography"/>
        <w:spacing w:after="0"/>
        <w:ind w:left="720" w:hanging="720"/>
      </w:pPr>
      <w:r w:rsidRPr="008A3438">
        <w:fldChar w:fldCharType="begin"/>
      </w:r>
      <w:r w:rsidRPr="008A3438">
        <w:instrText xml:space="preserve"> ADDIN EN.REFLIST </w:instrText>
      </w:r>
      <w:r w:rsidRPr="008A3438">
        <w:fldChar w:fldCharType="separate"/>
      </w:r>
      <w:r w:rsidR="00A95975" w:rsidRPr="00A95975">
        <w:t>1.</w:t>
      </w:r>
      <w:r w:rsidR="00A95975" w:rsidRPr="00A95975">
        <w:tab/>
        <w:t xml:space="preserve">Financial Conduct Authority. FCA introduces tough new rules for marketing cryptoassets Available online: </w:t>
      </w:r>
      <w:hyperlink r:id="rId15" w:history="1">
        <w:r w:rsidR="00A95975" w:rsidRPr="00A95975">
          <w:rPr>
            <w:rStyle w:val="Hyperlink"/>
          </w:rPr>
          <w:t>https://www.fca.org.uk/news/press-releases/fca-introduces-tough-new-rules-marketing-cryptoassets</w:t>
        </w:r>
      </w:hyperlink>
      <w:r w:rsidR="00A95975" w:rsidRPr="00A95975">
        <w:t xml:space="preserve"> (accessed on 17 July 2023).</w:t>
      </w:r>
    </w:p>
    <w:p w14:paraId="54DA44A6" w14:textId="5A3CAB9D" w:rsidR="00A95975" w:rsidRPr="00A95975" w:rsidRDefault="00A95975" w:rsidP="00A95975">
      <w:pPr>
        <w:pStyle w:val="EndNoteBibliography"/>
        <w:spacing w:after="0"/>
        <w:ind w:left="720" w:hanging="720"/>
      </w:pPr>
      <w:r w:rsidRPr="00A95975">
        <w:t>2.</w:t>
      </w:r>
      <w:r w:rsidRPr="00A95975">
        <w:tab/>
        <w:t xml:space="preserve">Bank of England. The digital pound: A new form of money for households and businesses? Available online: </w:t>
      </w:r>
      <w:hyperlink r:id="rId16" w:history="1">
        <w:r w:rsidRPr="00A95975">
          <w:rPr>
            <w:rStyle w:val="Hyperlink"/>
          </w:rPr>
          <w:t>https://www.bankofengland.co.uk/paper/2023/the-digital-pound-consultation-paper</w:t>
        </w:r>
      </w:hyperlink>
      <w:r w:rsidRPr="00A95975">
        <w:t xml:space="preserve"> (accessed on 27 February 2023).</w:t>
      </w:r>
    </w:p>
    <w:p w14:paraId="13ADACAF" w14:textId="1D9A7A91" w:rsidR="00A95975" w:rsidRPr="00A95975" w:rsidRDefault="00A95975" w:rsidP="00A95975">
      <w:pPr>
        <w:pStyle w:val="EndNoteBibliography"/>
        <w:spacing w:after="0"/>
        <w:ind w:left="720" w:hanging="720"/>
      </w:pPr>
      <w:r w:rsidRPr="00A95975">
        <w:t>3.</w:t>
      </w:r>
      <w:r w:rsidRPr="00A95975">
        <w:tab/>
        <w:t xml:space="preserve">Howarth, J. How Many People Own Bitcoin? 95 Blockchain Statistics. Available online: </w:t>
      </w:r>
      <w:hyperlink r:id="rId17" w:history="1">
        <w:r w:rsidRPr="00A95975">
          <w:rPr>
            <w:rStyle w:val="Hyperlink"/>
          </w:rPr>
          <w:t>https://explodingtopics.com/blog/blockchain-stats</w:t>
        </w:r>
      </w:hyperlink>
      <w:r w:rsidRPr="00A95975">
        <w:t xml:space="preserve"> (accessed on 26 February 2023).</w:t>
      </w:r>
    </w:p>
    <w:p w14:paraId="3F705EC8" w14:textId="77777777" w:rsidR="00A95975" w:rsidRPr="00A95975" w:rsidRDefault="00A95975" w:rsidP="00A95975">
      <w:pPr>
        <w:pStyle w:val="EndNoteBibliography"/>
        <w:spacing w:after="0"/>
        <w:ind w:left="720" w:hanging="720"/>
      </w:pPr>
      <w:r w:rsidRPr="00A95975">
        <w:t>4.</w:t>
      </w:r>
      <w:r w:rsidRPr="00A95975">
        <w:tab/>
        <w:t xml:space="preserve">Kostakis, V.; Giotitsas, C. The (A)Political Economy of Bitcoin. </w:t>
      </w:r>
      <w:r w:rsidRPr="00A95975">
        <w:rPr>
          <w:i/>
        </w:rPr>
        <w:t xml:space="preserve">tripleC: Communication, Capitalism &amp; Critique </w:t>
      </w:r>
      <w:r w:rsidRPr="00A95975">
        <w:rPr>
          <w:b/>
        </w:rPr>
        <w:t>2014</w:t>
      </w:r>
      <w:r w:rsidRPr="00A95975">
        <w:t xml:space="preserve">, </w:t>
      </w:r>
      <w:r w:rsidRPr="00A95975">
        <w:rPr>
          <w:i/>
        </w:rPr>
        <w:t>12</w:t>
      </w:r>
      <w:r w:rsidRPr="00A95975">
        <w:t>, doi:10.31269/triplec.v12i2.606.</w:t>
      </w:r>
    </w:p>
    <w:p w14:paraId="397A48D4" w14:textId="77777777" w:rsidR="00A95975" w:rsidRPr="00A95975" w:rsidRDefault="00A95975" w:rsidP="00A95975">
      <w:pPr>
        <w:pStyle w:val="EndNoteBibliography"/>
        <w:spacing w:after="0"/>
        <w:ind w:left="720" w:hanging="720"/>
      </w:pPr>
      <w:r w:rsidRPr="00A95975">
        <w:t>5.</w:t>
      </w:r>
      <w:r w:rsidRPr="00A95975">
        <w:tab/>
        <w:t xml:space="preserve">Lemieux, P. </w:t>
      </w:r>
      <w:r w:rsidRPr="00A95975">
        <w:rPr>
          <w:i/>
        </w:rPr>
        <w:t>Who Is Satoshi Nakamoto?</w:t>
      </w:r>
      <w:r w:rsidRPr="00A95975">
        <w:t>; 2013.</w:t>
      </w:r>
    </w:p>
    <w:p w14:paraId="089487B4" w14:textId="2E0EAF22" w:rsidR="00A95975" w:rsidRPr="00A95975" w:rsidRDefault="00A95975" w:rsidP="00A95975">
      <w:pPr>
        <w:pStyle w:val="EndNoteBibliography"/>
        <w:spacing w:after="0"/>
        <w:ind w:left="720" w:hanging="720"/>
      </w:pPr>
      <w:r w:rsidRPr="00A95975">
        <w:t>6.</w:t>
      </w:r>
      <w:r w:rsidRPr="00A95975">
        <w:tab/>
        <w:t xml:space="preserve">GlobalData. Bitcoin’s Market Capitalization History (2013 – 2023). Available online: </w:t>
      </w:r>
      <w:hyperlink r:id="rId18" w:history="1">
        <w:r w:rsidRPr="00A95975">
          <w:rPr>
            <w:rStyle w:val="Hyperlink"/>
          </w:rPr>
          <w:t>https://www.globaldata.com/data-insights/financial-services/bitcoins-market-capitalization-history/</w:t>
        </w:r>
      </w:hyperlink>
      <w:r w:rsidRPr="00A95975">
        <w:t xml:space="preserve"> (accessed on 27 February 2023).</w:t>
      </w:r>
    </w:p>
    <w:p w14:paraId="7ACFE127" w14:textId="2F6B2BCE" w:rsidR="00A95975" w:rsidRPr="00A95975" w:rsidRDefault="00A95975" w:rsidP="00A95975">
      <w:pPr>
        <w:pStyle w:val="EndNoteBibliography"/>
        <w:spacing w:after="0"/>
        <w:ind w:left="720" w:hanging="720"/>
      </w:pPr>
      <w:r w:rsidRPr="00A95975">
        <w:t>7.</w:t>
      </w:r>
      <w:r w:rsidRPr="00A95975">
        <w:tab/>
        <w:t xml:space="preserve">CoinGecko. Global Cryptocurrency Market Cap Charts. Available online: </w:t>
      </w:r>
      <w:hyperlink r:id="rId19" w:history="1">
        <w:r w:rsidRPr="00A95975">
          <w:rPr>
            <w:rStyle w:val="Hyperlink"/>
          </w:rPr>
          <w:t>https://www.coingecko.com/en/global-charts</w:t>
        </w:r>
      </w:hyperlink>
      <w:r w:rsidRPr="00A95975">
        <w:t xml:space="preserve"> (accessed on 17 July 2023).</w:t>
      </w:r>
    </w:p>
    <w:p w14:paraId="2039A5CF" w14:textId="7628D5B8" w:rsidR="00A95975" w:rsidRPr="00A95975" w:rsidRDefault="00A95975" w:rsidP="00A95975">
      <w:pPr>
        <w:pStyle w:val="EndNoteBibliography"/>
        <w:spacing w:after="0"/>
        <w:ind w:left="720" w:hanging="720"/>
      </w:pPr>
      <w:r w:rsidRPr="00A95975">
        <w:t>8.</w:t>
      </w:r>
      <w:r w:rsidRPr="00A95975">
        <w:tab/>
        <w:t xml:space="preserve">CoinGecko. Bitcoin Price Statistics. Available online: </w:t>
      </w:r>
      <w:hyperlink r:id="rId20" w:history="1">
        <w:r w:rsidRPr="00A95975">
          <w:rPr>
            <w:rStyle w:val="Hyperlink"/>
          </w:rPr>
          <w:t>https://www.coingecko.com/en/coins/bitcoin</w:t>
        </w:r>
      </w:hyperlink>
      <w:r w:rsidRPr="00A95975">
        <w:t xml:space="preserve"> (accessed on 17 July 2023).</w:t>
      </w:r>
    </w:p>
    <w:p w14:paraId="70159060" w14:textId="62A8E0B4" w:rsidR="00A95975" w:rsidRPr="00A95975" w:rsidRDefault="00A95975" w:rsidP="00A95975">
      <w:pPr>
        <w:pStyle w:val="EndNoteBibliography"/>
        <w:spacing w:after="0"/>
        <w:ind w:left="720" w:hanging="720"/>
      </w:pPr>
      <w:r w:rsidRPr="00A95975">
        <w:t>9.</w:t>
      </w:r>
      <w:r w:rsidRPr="00A95975">
        <w:tab/>
        <w:t xml:space="preserve">CoinCodex. Bitcoin (BTC) Historical Data. Available online: </w:t>
      </w:r>
      <w:hyperlink r:id="rId21" w:history="1">
        <w:r w:rsidRPr="00A95975">
          <w:rPr>
            <w:rStyle w:val="Hyperlink"/>
          </w:rPr>
          <w:t>https://coincodex.com/crypto/bitcoin/historical-data/</w:t>
        </w:r>
      </w:hyperlink>
      <w:r w:rsidRPr="00A95975">
        <w:t xml:space="preserve"> (accessed on 19 July 2023).</w:t>
      </w:r>
    </w:p>
    <w:p w14:paraId="2FFCD26B" w14:textId="77777777" w:rsidR="00A95975" w:rsidRPr="00A95975" w:rsidRDefault="00A95975" w:rsidP="00A95975">
      <w:pPr>
        <w:pStyle w:val="EndNoteBibliography"/>
        <w:spacing w:after="0"/>
        <w:ind w:left="720" w:hanging="720"/>
      </w:pPr>
      <w:r w:rsidRPr="00A95975">
        <w:t>10.</w:t>
      </w:r>
      <w:r w:rsidRPr="00A95975">
        <w:tab/>
        <w:t xml:space="preserve">Wang, M. Bitcoin and its impact on the economy. </w:t>
      </w:r>
      <w:r w:rsidRPr="00A95975">
        <w:rPr>
          <w:b/>
        </w:rPr>
        <w:t>2020</w:t>
      </w:r>
      <w:r w:rsidRPr="00A95975">
        <w:t>, doi:10.48550/arXiv.2010.01337.</w:t>
      </w:r>
    </w:p>
    <w:p w14:paraId="40F69134" w14:textId="77777777" w:rsidR="00A95975" w:rsidRPr="00A95975" w:rsidRDefault="00A95975" w:rsidP="00A95975">
      <w:pPr>
        <w:pStyle w:val="EndNoteBibliography"/>
        <w:spacing w:after="0"/>
        <w:ind w:left="720" w:hanging="720"/>
      </w:pPr>
      <w:r w:rsidRPr="00A95975">
        <w:t>11.</w:t>
      </w:r>
      <w:r w:rsidRPr="00A95975">
        <w:tab/>
        <w:t xml:space="preserve">Meynkhard, A. Fair market value of bitcoin: halving effect. </w:t>
      </w:r>
      <w:r w:rsidRPr="00A95975">
        <w:rPr>
          <w:i/>
        </w:rPr>
        <w:t xml:space="preserve">Investment Management and Financial Innovations </w:t>
      </w:r>
      <w:r w:rsidRPr="00A95975">
        <w:rPr>
          <w:b/>
        </w:rPr>
        <w:t>2019</w:t>
      </w:r>
      <w:r w:rsidRPr="00A95975">
        <w:t xml:space="preserve">, </w:t>
      </w:r>
      <w:r w:rsidRPr="00A95975">
        <w:rPr>
          <w:i/>
        </w:rPr>
        <w:t>16</w:t>
      </w:r>
      <w:r w:rsidRPr="00A95975">
        <w:t>, 72-85.</w:t>
      </w:r>
    </w:p>
    <w:p w14:paraId="7BB7DCA9" w14:textId="6DEC9E96" w:rsidR="00A95975" w:rsidRPr="00A95975" w:rsidRDefault="00A95975" w:rsidP="00A95975">
      <w:pPr>
        <w:pStyle w:val="EndNoteBibliography"/>
        <w:spacing w:after="0"/>
        <w:ind w:left="720" w:hanging="720"/>
      </w:pPr>
      <w:r w:rsidRPr="00A95975">
        <w:t>12.</w:t>
      </w:r>
      <w:r w:rsidRPr="00A95975">
        <w:tab/>
        <w:t xml:space="preserve">Gogol, F. Study: 94% of Crypto Buyers are Gen Z/Millennial, but Gen X is Outspending Them. Available online: </w:t>
      </w:r>
      <w:hyperlink r:id="rId22" w:history="1">
        <w:r w:rsidRPr="00A95975">
          <w:rPr>
            <w:rStyle w:val="Hyperlink"/>
          </w:rPr>
          <w:t>https://www.stilt.com/blog/2021/03/vast-majority-crypto-buyers-millennials-gen-z/</w:t>
        </w:r>
      </w:hyperlink>
      <w:r w:rsidRPr="00A95975">
        <w:t xml:space="preserve"> (accessed on 27 February 2023).</w:t>
      </w:r>
    </w:p>
    <w:p w14:paraId="2C914942" w14:textId="77777777" w:rsidR="00A95975" w:rsidRPr="00A95975" w:rsidRDefault="00A95975" w:rsidP="00A95975">
      <w:pPr>
        <w:pStyle w:val="EndNoteBibliography"/>
        <w:spacing w:after="0"/>
        <w:ind w:left="720" w:hanging="720"/>
      </w:pPr>
      <w:r w:rsidRPr="00A95975">
        <w:t>13.</w:t>
      </w:r>
      <w:r w:rsidRPr="00A95975">
        <w:tab/>
        <w:t xml:space="preserve">Waksman, A. Antitrust and Crypto Exchanges: Time to HODL. </w:t>
      </w:r>
      <w:r w:rsidRPr="00A95975">
        <w:rPr>
          <w:b/>
        </w:rPr>
        <w:t>2022</w:t>
      </w:r>
      <w:r w:rsidRPr="00A95975">
        <w:t>.</w:t>
      </w:r>
    </w:p>
    <w:p w14:paraId="0BF3D376" w14:textId="77777777" w:rsidR="00A95975" w:rsidRPr="00A95975" w:rsidRDefault="00A95975" w:rsidP="00A95975">
      <w:pPr>
        <w:pStyle w:val="EndNoteBibliography"/>
        <w:spacing w:after="0"/>
        <w:ind w:left="720" w:hanging="720"/>
      </w:pPr>
      <w:r w:rsidRPr="00A95975">
        <w:t>14.</w:t>
      </w:r>
      <w:r w:rsidRPr="00A95975">
        <w:tab/>
        <w:t xml:space="preserve">Maldini, A. Comparative Analysis Cryptocurrency Of Bitcoin, Stock, and Gold Return and Risks as Alternative Investments (2015-2020) </w:t>
      </w:r>
      <w:r w:rsidRPr="00A95975">
        <w:rPr>
          <w:i/>
        </w:rPr>
        <w:t xml:space="preserve">Financial Management Studies </w:t>
      </w:r>
      <w:r w:rsidRPr="00A95975">
        <w:rPr>
          <w:b/>
        </w:rPr>
        <w:t>2022</w:t>
      </w:r>
      <w:r w:rsidRPr="00A95975">
        <w:t xml:space="preserve">, </w:t>
      </w:r>
      <w:r w:rsidRPr="00A95975">
        <w:rPr>
          <w:i/>
        </w:rPr>
        <w:t>2</w:t>
      </w:r>
      <w:r w:rsidRPr="00A95975">
        <w:t xml:space="preserve">, 34-48, doi:10.24036/jkmk.v2i2.76 </w:t>
      </w:r>
    </w:p>
    <w:p w14:paraId="0D8D4F58" w14:textId="77777777" w:rsidR="00A95975" w:rsidRPr="00A95975" w:rsidRDefault="00A95975" w:rsidP="00A95975">
      <w:pPr>
        <w:pStyle w:val="EndNoteBibliography"/>
        <w:spacing w:after="0"/>
        <w:ind w:left="720" w:hanging="720"/>
      </w:pPr>
      <w:r w:rsidRPr="00A95975">
        <w:t>15.</w:t>
      </w:r>
      <w:r w:rsidRPr="00A95975">
        <w:tab/>
        <w:t xml:space="preserve">Hubrich, S. 'Know When to Hodl 'Em, Know When to Fodl 'Em': An Investigation of Factor Based Investing in the Cryptocurrency Space. </w:t>
      </w:r>
      <w:r w:rsidRPr="00A95975">
        <w:rPr>
          <w:b/>
        </w:rPr>
        <w:t>2017</w:t>
      </w:r>
      <w:r w:rsidRPr="00A95975">
        <w:t>.</w:t>
      </w:r>
    </w:p>
    <w:p w14:paraId="3540B0C8" w14:textId="77777777" w:rsidR="00A95975" w:rsidRPr="00A95975" w:rsidRDefault="00A95975" w:rsidP="00A95975">
      <w:pPr>
        <w:pStyle w:val="EndNoteBibliography"/>
        <w:spacing w:after="0"/>
        <w:ind w:left="720" w:hanging="720"/>
      </w:pPr>
      <w:r w:rsidRPr="00A95975">
        <w:t>16.</w:t>
      </w:r>
      <w:r w:rsidRPr="00A95975">
        <w:tab/>
        <w:t xml:space="preserve">Yogarajah, Y. ‘Hodling’ on: Memetic storytelling and digital folklore within a cryptocurrency world. </w:t>
      </w:r>
      <w:r w:rsidRPr="00A95975">
        <w:rPr>
          <w:i/>
        </w:rPr>
        <w:t xml:space="preserve">Economy and Society </w:t>
      </w:r>
      <w:r w:rsidRPr="00A95975">
        <w:rPr>
          <w:b/>
        </w:rPr>
        <w:t>2022</w:t>
      </w:r>
      <w:r w:rsidRPr="00A95975">
        <w:t xml:space="preserve">, </w:t>
      </w:r>
      <w:r w:rsidRPr="00A95975">
        <w:rPr>
          <w:i/>
        </w:rPr>
        <w:t>51</w:t>
      </w:r>
      <w:r w:rsidRPr="00A95975">
        <w:t xml:space="preserve">, doi:10.1080/03085147.2022.2091316 </w:t>
      </w:r>
    </w:p>
    <w:p w14:paraId="186D50DA" w14:textId="77777777" w:rsidR="00A95975" w:rsidRPr="00A95975" w:rsidRDefault="00A95975" w:rsidP="00A95975">
      <w:pPr>
        <w:pStyle w:val="EndNoteBibliography"/>
        <w:spacing w:after="0"/>
        <w:ind w:left="720" w:hanging="720"/>
      </w:pPr>
      <w:r w:rsidRPr="00A95975">
        <w:t>17.</w:t>
      </w:r>
      <w:r w:rsidRPr="00A95975">
        <w:tab/>
        <w:t xml:space="preserve">Luci, F.; Bernaschi, M. Algorithmic Trading Systems in Blockchain Era. </w:t>
      </w:r>
      <w:r w:rsidRPr="00A95975">
        <w:rPr>
          <w:b/>
        </w:rPr>
        <w:t>2022</w:t>
      </w:r>
      <w:r w:rsidRPr="00A95975">
        <w:t>, 26.</w:t>
      </w:r>
    </w:p>
    <w:p w14:paraId="4A53D8D1" w14:textId="77777777" w:rsidR="00A95975" w:rsidRPr="00A95975" w:rsidRDefault="00A95975" w:rsidP="00A95975">
      <w:pPr>
        <w:pStyle w:val="EndNoteBibliography"/>
        <w:spacing w:after="0"/>
        <w:ind w:left="720" w:hanging="720"/>
      </w:pPr>
      <w:r w:rsidRPr="00A95975">
        <w:t>18.</w:t>
      </w:r>
      <w:r w:rsidRPr="00A95975">
        <w:tab/>
        <w:t xml:space="preserve">Wójcik-Czerniawska, A. Cryptocurrencies as a capital investment during the COVID-19 pandemic. </w:t>
      </w:r>
      <w:r w:rsidRPr="00A95975">
        <w:rPr>
          <w:i/>
        </w:rPr>
        <w:t xml:space="preserve">Zeszyty Naukowe WSB w Poznaniu </w:t>
      </w:r>
      <w:r w:rsidRPr="00A95975">
        <w:rPr>
          <w:b/>
        </w:rPr>
        <w:t>2020</w:t>
      </w:r>
      <w:r w:rsidRPr="00A95975">
        <w:t xml:space="preserve">, </w:t>
      </w:r>
      <w:r w:rsidRPr="00A95975">
        <w:rPr>
          <w:i/>
        </w:rPr>
        <w:t>89</w:t>
      </w:r>
      <w:r w:rsidRPr="00A95975">
        <w:t>, 23–30.</w:t>
      </w:r>
    </w:p>
    <w:p w14:paraId="6693AD00" w14:textId="77777777" w:rsidR="00A95975" w:rsidRPr="00A95975" w:rsidRDefault="00A95975" w:rsidP="00A95975">
      <w:pPr>
        <w:pStyle w:val="EndNoteBibliography"/>
        <w:spacing w:after="0"/>
        <w:ind w:left="720" w:hanging="720"/>
      </w:pPr>
      <w:r w:rsidRPr="00A95975">
        <w:t>19.</w:t>
      </w:r>
      <w:r w:rsidRPr="00A95975">
        <w:tab/>
        <w:t xml:space="preserve">Huang, J.-Z.; Huang, W.; Ni, J. Predicting bitcoin returns using high-dimensional technical indicators. </w:t>
      </w:r>
      <w:r w:rsidRPr="00A95975">
        <w:rPr>
          <w:i/>
        </w:rPr>
        <w:t xml:space="preserve">The Journal of Finance and Data Science </w:t>
      </w:r>
      <w:r w:rsidRPr="00A95975">
        <w:rPr>
          <w:b/>
        </w:rPr>
        <w:t>2019</w:t>
      </w:r>
      <w:r w:rsidRPr="00A95975">
        <w:t xml:space="preserve">, </w:t>
      </w:r>
      <w:r w:rsidRPr="00A95975">
        <w:rPr>
          <w:i/>
        </w:rPr>
        <w:t>5</w:t>
      </w:r>
      <w:r w:rsidRPr="00A95975">
        <w:t>, 140-155, doi:10.1016/j.jfds.2018.10.001.</w:t>
      </w:r>
    </w:p>
    <w:p w14:paraId="00907088" w14:textId="77777777" w:rsidR="00A95975" w:rsidRPr="00A95975" w:rsidRDefault="00A95975" w:rsidP="00A95975">
      <w:pPr>
        <w:pStyle w:val="EndNoteBibliography"/>
        <w:spacing w:after="0"/>
        <w:ind w:left="720" w:hanging="720"/>
      </w:pPr>
      <w:r w:rsidRPr="00A95975">
        <w:t>20.</w:t>
      </w:r>
      <w:r w:rsidRPr="00A95975">
        <w:tab/>
        <w:t xml:space="preserve">Canada, S. </w:t>
      </w:r>
      <w:r w:rsidRPr="00A95975">
        <w:rPr>
          <w:i/>
        </w:rPr>
        <w:t>Financial indicators from the National Balance Sheet Accounts: Update</w:t>
      </w:r>
      <w:r w:rsidRPr="00A95975">
        <w:t>; 2018.</w:t>
      </w:r>
    </w:p>
    <w:p w14:paraId="26505492" w14:textId="2030C0D5" w:rsidR="00A95975" w:rsidRPr="00A95975" w:rsidRDefault="00A95975" w:rsidP="00A95975">
      <w:pPr>
        <w:pStyle w:val="EndNoteBibliography"/>
        <w:spacing w:after="0"/>
        <w:ind w:left="720" w:hanging="720"/>
      </w:pPr>
      <w:r w:rsidRPr="00A95975">
        <w:t>21.</w:t>
      </w:r>
      <w:r w:rsidRPr="00A95975">
        <w:tab/>
        <w:t xml:space="preserve">Alternative.me. Crypto Fear &amp; Greed Index. Available online: </w:t>
      </w:r>
      <w:hyperlink r:id="rId23" w:history="1">
        <w:r w:rsidRPr="00A95975">
          <w:rPr>
            <w:rStyle w:val="Hyperlink"/>
          </w:rPr>
          <w:t>https://alternative.me/crypto/fear-and-greed-index/</w:t>
        </w:r>
      </w:hyperlink>
      <w:r w:rsidRPr="00A95975">
        <w:t xml:space="preserve"> (accessed on 27 February 2023).</w:t>
      </w:r>
    </w:p>
    <w:p w14:paraId="2881C8D5" w14:textId="2549A641" w:rsidR="00A95975" w:rsidRPr="00A95975" w:rsidRDefault="00A95975" w:rsidP="00A95975">
      <w:pPr>
        <w:pStyle w:val="EndNoteBibliography"/>
        <w:spacing w:after="0"/>
        <w:ind w:left="720" w:hanging="720"/>
      </w:pPr>
      <w:r w:rsidRPr="00A95975">
        <w:t>22.</w:t>
      </w:r>
      <w:r w:rsidRPr="00A95975">
        <w:tab/>
        <w:t xml:space="preserve">Twitter. Bitcoin Fear and Greed Index (@BitcoinFear). Available online: </w:t>
      </w:r>
      <w:hyperlink r:id="rId24" w:history="1">
        <w:r w:rsidRPr="00A95975">
          <w:rPr>
            <w:rStyle w:val="Hyperlink"/>
          </w:rPr>
          <w:t>https://twitter.com/BitcoinFear</w:t>
        </w:r>
      </w:hyperlink>
      <w:r w:rsidRPr="00A95975">
        <w:t xml:space="preserve"> (accessed on 17 July 2023).</w:t>
      </w:r>
    </w:p>
    <w:p w14:paraId="11247757" w14:textId="77777777" w:rsidR="00A95975" w:rsidRPr="00A95975" w:rsidRDefault="00A95975" w:rsidP="00A95975">
      <w:pPr>
        <w:pStyle w:val="EndNoteBibliography"/>
        <w:spacing w:after="0"/>
        <w:ind w:left="720" w:hanging="720"/>
      </w:pPr>
      <w:r w:rsidRPr="00A95975">
        <w:t>23.</w:t>
      </w:r>
      <w:r w:rsidRPr="00A95975">
        <w:tab/>
        <w:t xml:space="preserve">Bukovina, J.; Martiček, M. Sentiment and Bitcoin Volatility. </w:t>
      </w:r>
      <w:r w:rsidRPr="00A95975">
        <w:rPr>
          <w:i/>
        </w:rPr>
        <w:t xml:space="preserve">MENDELU Working Papers in Business and Economics </w:t>
      </w:r>
      <w:r w:rsidRPr="00A95975">
        <w:rPr>
          <w:b/>
        </w:rPr>
        <w:t>2016</w:t>
      </w:r>
      <w:r w:rsidRPr="00A95975">
        <w:t xml:space="preserve">, </w:t>
      </w:r>
      <w:r w:rsidRPr="00A95975">
        <w:rPr>
          <w:i/>
        </w:rPr>
        <w:t>58</w:t>
      </w:r>
      <w:r w:rsidRPr="00A95975">
        <w:t>.</w:t>
      </w:r>
    </w:p>
    <w:p w14:paraId="70BD463F" w14:textId="77777777" w:rsidR="00A95975" w:rsidRPr="00A95975" w:rsidRDefault="00A95975" w:rsidP="00A95975">
      <w:pPr>
        <w:pStyle w:val="EndNoteBibliography"/>
        <w:spacing w:after="0"/>
        <w:ind w:left="720" w:hanging="720"/>
      </w:pPr>
      <w:r w:rsidRPr="00A95975">
        <w:t>24.</w:t>
      </w:r>
      <w:r w:rsidRPr="00A95975">
        <w:tab/>
        <w:t xml:space="preserve">Johnson, J. How Useful is the Crypto Fear and Greed Index When Making Cryptocurrency Investment Decisions. </w:t>
      </w:r>
      <w:r w:rsidRPr="00A95975">
        <w:rPr>
          <w:b/>
        </w:rPr>
        <w:t>2023</w:t>
      </w:r>
      <w:r w:rsidRPr="00A95975">
        <w:t xml:space="preserve">, doi:10.2139/ssrn.4407405 </w:t>
      </w:r>
    </w:p>
    <w:p w14:paraId="3F396A47" w14:textId="26212981" w:rsidR="00A95975" w:rsidRPr="00A95975" w:rsidRDefault="00A95975" w:rsidP="00A95975">
      <w:pPr>
        <w:pStyle w:val="EndNoteBibliography"/>
        <w:spacing w:after="0"/>
        <w:ind w:left="720" w:hanging="720"/>
      </w:pPr>
      <w:r w:rsidRPr="00A95975">
        <w:t>25.</w:t>
      </w:r>
      <w:r w:rsidRPr="00A95975">
        <w:tab/>
        <w:t xml:space="preserve">Samir, M. Bitcoin Historical Data. Available online: </w:t>
      </w:r>
      <w:hyperlink r:id="rId25" w:history="1">
        <w:r w:rsidRPr="00A95975">
          <w:rPr>
            <w:rStyle w:val="Hyperlink"/>
          </w:rPr>
          <w:t>https://www.kaggle.com/datasets/mixmore/bitcoin-historical-data</w:t>
        </w:r>
      </w:hyperlink>
      <w:r w:rsidRPr="00A95975">
        <w:t xml:space="preserve"> (accessed on 1 March 2023).</w:t>
      </w:r>
    </w:p>
    <w:p w14:paraId="06902D51" w14:textId="5CD9753D" w:rsidR="00A95975" w:rsidRPr="00A95975" w:rsidRDefault="00A95975" w:rsidP="00A95975">
      <w:pPr>
        <w:pStyle w:val="EndNoteBibliography"/>
        <w:spacing w:after="0"/>
        <w:ind w:left="720" w:hanging="720"/>
      </w:pPr>
      <w:r w:rsidRPr="00A95975">
        <w:t>26.</w:t>
      </w:r>
      <w:r w:rsidRPr="00A95975">
        <w:tab/>
        <w:t xml:space="preserve">Newcastle University. Strength of Correlation. Available online: </w:t>
      </w:r>
      <w:hyperlink r:id="rId26" w:history="1">
        <w:r w:rsidRPr="00A95975">
          <w:rPr>
            <w:rStyle w:val="Hyperlink"/>
          </w:rPr>
          <w:t>https://www.ncl.ac.uk/webtemplate/ask-assets/external/maths-resources/statistics/regression-and-correlation/strength-of-correlation.html</w:t>
        </w:r>
      </w:hyperlink>
      <w:r w:rsidRPr="00A95975">
        <w:t xml:space="preserve"> (accessed on 17 July 2023).</w:t>
      </w:r>
    </w:p>
    <w:p w14:paraId="64B3985C" w14:textId="1A65C5CD" w:rsidR="00A95975" w:rsidRPr="00A95975" w:rsidRDefault="00A95975" w:rsidP="00A95975">
      <w:pPr>
        <w:pStyle w:val="EndNoteBibliography"/>
        <w:spacing w:after="0"/>
        <w:ind w:left="720" w:hanging="720"/>
      </w:pPr>
      <w:r w:rsidRPr="00A95975">
        <w:t>27.</w:t>
      </w:r>
      <w:r w:rsidRPr="00A95975">
        <w:tab/>
        <w:t xml:space="preserve">Lodha, C. 2022 Crypto-Exchange Fee Comparison. Available online: </w:t>
      </w:r>
      <w:hyperlink r:id="rId27" w:history="1">
        <w:r w:rsidRPr="00A95975">
          <w:rPr>
            <w:rStyle w:val="Hyperlink"/>
          </w:rPr>
          <w:t>https://www.cointracker.io/blog/2019-crypto-exchange-fee-comparison</w:t>
        </w:r>
      </w:hyperlink>
      <w:r w:rsidRPr="00A95975">
        <w:t xml:space="preserve"> (accessed on 02 March 2023).</w:t>
      </w:r>
    </w:p>
    <w:p w14:paraId="7D5D8F64" w14:textId="11346A4D" w:rsidR="00A95975" w:rsidRPr="00A95975" w:rsidRDefault="00A95975" w:rsidP="00A95975">
      <w:pPr>
        <w:pStyle w:val="EndNoteBibliography"/>
        <w:spacing w:after="0"/>
        <w:ind w:left="720" w:hanging="720"/>
      </w:pPr>
      <w:r w:rsidRPr="00A95975">
        <w:t>28.</w:t>
      </w:r>
      <w:r w:rsidRPr="00A95975">
        <w:tab/>
        <w:t xml:space="preserve">Coinbase. Coinbase Commerce Fees. Available online: </w:t>
      </w:r>
      <w:hyperlink r:id="rId28" w:history="1">
        <w:r w:rsidRPr="00A95975">
          <w:rPr>
            <w:rStyle w:val="Hyperlink"/>
          </w:rPr>
          <w:t>https://help.coinbase.com/en/commerce/getting-started/fees</w:t>
        </w:r>
      </w:hyperlink>
      <w:r w:rsidRPr="00A95975">
        <w:t xml:space="preserve"> (accessed on 26 February 2023).</w:t>
      </w:r>
    </w:p>
    <w:p w14:paraId="2830DA3F" w14:textId="77777777" w:rsidR="00A95975" w:rsidRPr="00A95975" w:rsidRDefault="00A95975" w:rsidP="00A95975">
      <w:pPr>
        <w:pStyle w:val="EndNoteBibliography"/>
        <w:spacing w:after="0"/>
        <w:ind w:left="720" w:hanging="720"/>
      </w:pPr>
      <w:r w:rsidRPr="00A95975">
        <w:t>29.</w:t>
      </w:r>
      <w:r w:rsidRPr="00A95975">
        <w:tab/>
        <w:t>Huang, B.; Huan, Y.; Xu, L.D.; Zheng, L.; Zou, Z. Automated trading systems statistical and machine learning methods and hardware implementation: a survey.</w:t>
      </w:r>
      <w:r w:rsidRPr="00A95975">
        <w:rPr>
          <w:i/>
        </w:rPr>
        <w:t xml:space="preserve"> Enterprise Information Systems </w:t>
      </w:r>
      <w:r w:rsidRPr="00A95975">
        <w:rPr>
          <w:b/>
        </w:rPr>
        <w:t>2019</w:t>
      </w:r>
      <w:r w:rsidRPr="00A95975">
        <w:t xml:space="preserve">, </w:t>
      </w:r>
      <w:r w:rsidRPr="00A95975">
        <w:rPr>
          <w:i/>
        </w:rPr>
        <w:t>13</w:t>
      </w:r>
      <w:r w:rsidRPr="00A95975">
        <w:t>, 132-144, doi:10.1080/17517575.2018.1493145.</w:t>
      </w:r>
    </w:p>
    <w:p w14:paraId="15AFEB32" w14:textId="77777777" w:rsidR="00A95975" w:rsidRPr="00A95975" w:rsidRDefault="00A95975" w:rsidP="00A95975">
      <w:pPr>
        <w:pStyle w:val="EndNoteBibliography"/>
        <w:spacing w:after="0"/>
        <w:ind w:left="720" w:hanging="720"/>
      </w:pPr>
      <w:r w:rsidRPr="00A95975">
        <w:t>30.</w:t>
      </w:r>
      <w:r w:rsidRPr="00A95975">
        <w:tab/>
        <w:t xml:space="preserve">Fang, F.; Ventre, C.; Basios, M.; Kanthan, L.; Martinez-Rego, D.; Wu, F.; Li, L. Cryptocurrency trading: a comprehensive survey. </w:t>
      </w:r>
      <w:r w:rsidRPr="00A95975">
        <w:rPr>
          <w:i/>
        </w:rPr>
        <w:t xml:space="preserve">Financial Innovation </w:t>
      </w:r>
      <w:r w:rsidRPr="00A95975">
        <w:rPr>
          <w:b/>
        </w:rPr>
        <w:t>2022</w:t>
      </w:r>
      <w:r w:rsidRPr="00A95975">
        <w:t xml:space="preserve">, </w:t>
      </w:r>
      <w:r w:rsidRPr="00A95975">
        <w:rPr>
          <w:i/>
        </w:rPr>
        <w:t>8</w:t>
      </w:r>
      <w:r w:rsidRPr="00A95975">
        <w:t>, doi:10.1186/s40854-021-00321-6.</w:t>
      </w:r>
    </w:p>
    <w:p w14:paraId="1EA473FF" w14:textId="77777777" w:rsidR="00A95975" w:rsidRPr="00A95975" w:rsidRDefault="00A95975" w:rsidP="00A95975">
      <w:pPr>
        <w:pStyle w:val="EndNoteBibliography"/>
        <w:ind w:left="720" w:hanging="720"/>
      </w:pPr>
      <w:r w:rsidRPr="00A95975">
        <w:t>31.</w:t>
      </w:r>
      <w:r w:rsidRPr="00A95975">
        <w:tab/>
        <w:t xml:space="preserve">Mahayana, D.; Shan, E.; Fadhl'Abbas, M. Deep Reinforcement Learning to Automate Cryptocurrency Trading. </w:t>
      </w:r>
      <w:r w:rsidRPr="00A95975">
        <w:rPr>
          <w:i/>
        </w:rPr>
        <w:t xml:space="preserve">12th International Conference on System Engineering and Technology (ICSET) </w:t>
      </w:r>
      <w:r w:rsidRPr="00A95975">
        <w:rPr>
          <w:b/>
        </w:rPr>
        <w:t>2022</w:t>
      </w:r>
      <w:r w:rsidRPr="00A95975">
        <w:t>, 36-41, doi:10.1109/ICSET57543.2022.10010940.</w:t>
      </w:r>
    </w:p>
    <w:p w14:paraId="19ADF343" w14:textId="27CA1AF1" w:rsidR="00862CEF" w:rsidRPr="003B3408" w:rsidRDefault="00862B9A" w:rsidP="003B3408">
      <w:r w:rsidRPr="008A3438">
        <w:fldChar w:fldCharType="end"/>
      </w:r>
    </w:p>
    <w:sectPr w:rsidR="00862CEF" w:rsidRPr="003B3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272A5"/>
    <w:multiLevelType w:val="hybridMultilevel"/>
    <w:tmpl w:val="E6DE79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BD3E2F"/>
    <w:multiLevelType w:val="hybridMultilevel"/>
    <w:tmpl w:val="2DFED23A"/>
    <w:lvl w:ilvl="0" w:tplc="F44467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532D77"/>
    <w:multiLevelType w:val="hybridMultilevel"/>
    <w:tmpl w:val="B1267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4605DF"/>
    <w:multiLevelType w:val="hybridMultilevel"/>
    <w:tmpl w:val="BC20A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50223EA"/>
    <w:multiLevelType w:val="hybridMultilevel"/>
    <w:tmpl w:val="FCAE254C"/>
    <w:lvl w:ilvl="0" w:tplc="F44467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57087006">
    <w:abstractNumId w:val="3"/>
  </w:num>
  <w:num w:numId="2" w16cid:durableId="973169934">
    <w:abstractNumId w:val="0"/>
  </w:num>
  <w:num w:numId="3" w16cid:durableId="212228957">
    <w:abstractNumId w:val="2"/>
  </w:num>
  <w:num w:numId="4" w16cid:durableId="1976062837">
    <w:abstractNumId w:val="1"/>
  </w:num>
  <w:num w:numId="5" w16cid:durableId="11058867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0wfw9bxa2sqesstq5s9shd2r00ads5zpr&quot;&gt;EndnoteReferences&lt;record-ids&gt;&lt;item&gt;3&lt;/item&gt;&lt;item&gt;4&lt;/item&gt;&lt;item&gt;5&lt;/item&gt;&lt;item&gt;6&lt;/item&gt;&lt;item&gt;7&lt;/item&gt;&lt;item&gt;8&lt;/item&gt;&lt;item&gt;10&lt;/item&gt;&lt;item&gt;12&lt;/item&gt;&lt;item&gt;13&lt;/item&gt;&lt;item&gt;14&lt;/item&gt;&lt;item&gt;16&lt;/item&gt;&lt;item&gt;17&lt;/item&gt;&lt;item&gt;18&lt;/item&gt;&lt;item&gt;22&lt;/item&gt;&lt;item&gt;23&lt;/item&gt;&lt;item&gt;24&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4C26F3"/>
    <w:rsid w:val="00000F3F"/>
    <w:rsid w:val="00001837"/>
    <w:rsid w:val="00001F8A"/>
    <w:rsid w:val="000053C9"/>
    <w:rsid w:val="000058AE"/>
    <w:rsid w:val="0000602E"/>
    <w:rsid w:val="00006420"/>
    <w:rsid w:val="00006447"/>
    <w:rsid w:val="00006934"/>
    <w:rsid w:val="000073DF"/>
    <w:rsid w:val="00007F35"/>
    <w:rsid w:val="00010E24"/>
    <w:rsid w:val="000114AE"/>
    <w:rsid w:val="000117B0"/>
    <w:rsid w:val="00011C85"/>
    <w:rsid w:val="000129B2"/>
    <w:rsid w:val="00012F29"/>
    <w:rsid w:val="00012F2E"/>
    <w:rsid w:val="000133B6"/>
    <w:rsid w:val="000136CC"/>
    <w:rsid w:val="000137D8"/>
    <w:rsid w:val="00013FAF"/>
    <w:rsid w:val="00014316"/>
    <w:rsid w:val="0001464A"/>
    <w:rsid w:val="0001529B"/>
    <w:rsid w:val="0001542E"/>
    <w:rsid w:val="00015756"/>
    <w:rsid w:val="00015FA9"/>
    <w:rsid w:val="00016A0F"/>
    <w:rsid w:val="00017B8C"/>
    <w:rsid w:val="000200BE"/>
    <w:rsid w:val="00020468"/>
    <w:rsid w:val="00020B90"/>
    <w:rsid w:val="00020BE9"/>
    <w:rsid w:val="00020CA9"/>
    <w:rsid w:val="000219F9"/>
    <w:rsid w:val="00021DA5"/>
    <w:rsid w:val="000221A4"/>
    <w:rsid w:val="00022691"/>
    <w:rsid w:val="000226D2"/>
    <w:rsid w:val="00022D90"/>
    <w:rsid w:val="00022F82"/>
    <w:rsid w:val="00023C3C"/>
    <w:rsid w:val="00025130"/>
    <w:rsid w:val="0002596B"/>
    <w:rsid w:val="00026975"/>
    <w:rsid w:val="000274C1"/>
    <w:rsid w:val="00027F25"/>
    <w:rsid w:val="0003076C"/>
    <w:rsid w:val="00031813"/>
    <w:rsid w:val="00031ACD"/>
    <w:rsid w:val="00032497"/>
    <w:rsid w:val="00032852"/>
    <w:rsid w:val="00032A96"/>
    <w:rsid w:val="0003379F"/>
    <w:rsid w:val="000349A8"/>
    <w:rsid w:val="00034C65"/>
    <w:rsid w:val="000362B0"/>
    <w:rsid w:val="000369CD"/>
    <w:rsid w:val="0003714F"/>
    <w:rsid w:val="0004113F"/>
    <w:rsid w:val="00041221"/>
    <w:rsid w:val="00041DB6"/>
    <w:rsid w:val="00041E1F"/>
    <w:rsid w:val="0004253B"/>
    <w:rsid w:val="00042D85"/>
    <w:rsid w:val="000448E4"/>
    <w:rsid w:val="0004577B"/>
    <w:rsid w:val="00046103"/>
    <w:rsid w:val="00046B8F"/>
    <w:rsid w:val="00050070"/>
    <w:rsid w:val="000501AD"/>
    <w:rsid w:val="000506FB"/>
    <w:rsid w:val="000523DD"/>
    <w:rsid w:val="00052669"/>
    <w:rsid w:val="0005289A"/>
    <w:rsid w:val="00052E81"/>
    <w:rsid w:val="00055A94"/>
    <w:rsid w:val="0005633A"/>
    <w:rsid w:val="00056441"/>
    <w:rsid w:val="00056C36"/>
    <w:rsid w:val="000600F5"/>
    <w:rsid w:val="000602D9"/>
    <w:rsid w:val="0006035E"/>
    <w:rsid w:val="00060967"/>
    <w:rsid w:val="0006280A"/>
    <w:rsid w:val="00062EC2"/>
    <w:rsid w:val="0006333D"/>
    <w:rsid w:val="00063D9B"/>
    <w:rsid w:val="00063F6E"/>
    <w:rsid w:val="00064958"/>
    <w:rsid w:val="00064BD7"/>
    <w:rsid w:val="00064EB2"/>
    <w:rsid w:val="000656BE"/>
    <w:rsid w:val="00065925"/>
    <w:rsid w:val="00066675"/>
    <w:rsid w:val="00067831"/>
    <w:rsid w:val="000678A5"/>
    <w:rsid w:val="000712D7"/>
    <w:rsid w:val="0007132A"/>
    <w:rsid w:val="00071FA0"/>
    <w:rsid w:val="00072283"/>
    <w:rsid w:val="00072E96"/>
    <w:rsid w:val="00073AFF"/>
    <w:rsid w:val="000742F4"/>
    <w:rsid w:val="00074F4F"/>
    <w:rsid w:val="00075B6E"/>
    <w:rsid w:val="0007612D"/>
    <w:rsid w:val="000778AD"/>
    <w:rsid w:val="0008288E"/>
    <w:rsid w:val="00083959"/>
    <w:rsid w:val="00083A72"/>
    <w:rsid w:val="000843F1"/>
    <w:rsid w:val="00084D07"/>
    <w:rsid w:val="000856C9"/>
    <w:rsid w:val="0008674B"/>
    <w:rsid w:val="0008706E"/>
    <w:rsid w:val="00087071"/>
    <w:rsid w:val="00087B51"/>
    <w:rsid w:val="00090559"/>
    <w:rsid w:val="0009078F"/>
    <w:rsid w:val="0009166A"/>
    <w:rsid w:val="000918E0"/>
    <w:rsid w:val="00092017"/>
    <w:rsid w:val="00092760"/>
    <w:rsid w:val="00092A00"/>
    <w:rsid w:val="0009302E"/>
    <w:rsid w:val="00093072"/>
    <w:rsid w:val="0009314C"/>
    <w:rsid w:val="00093577"/>
    <w:rsid w:val="000948B0"/>
    <w:rsid w:val="0009592C"/>
    <w:rsid w:val="000967D3"/>
    <w:rsid w:val="00097BAD"/>
    <w:rsid w:val="00097CE2"/>
    <w:rsid w:val="000A1460"/>
    <w:rsid w:val="000A24B1"/>
    <w:rsid w:val="000A2CA4"/>
    <w:rsid w:val="000A33D6"/>
    <w:rsid w:val="000A3DB4"/>
    <w:rsid w:val="000A4036"/>
    <w:rsid w:val="000A471F"/>
    <w:rsid w:val="000A4850"/>
    <w:rsid w:val="000A4E77"/>
    <w:rsid w:val="000A540C"/>
    <w:rsid w:val="000A6428"/>
    <w:rsid w:val="000A64AE"/>
    <w:rsid w:val="000A654F"/>
    <w:rsid w:val="000A72DF"/>
    <w:rsid w:val="000A737B"/>
    <w:rsid w:val="000B01D6"/>
    <w:rsid w:val="000B11AE"/>
    <w:rsid w:val="000B1B4D"/>
    <w:rsid w:val="000B1E23"/>
    <w:rsid w:val="000B32E5"/>
    <w:rsid w:val="000B3A57"/>
    <w:rsid w:val="000B4B73"/>
    <w:rsid w:val="000B4B96"/>
    <w:rsid w:val="000B508A"/>
    <w:rsid w:val="000B5B1A"/>
    <w:rsid w:val="000B603C"/>
    <w:rsid w:val="000C03A9"/>
    <w:rsid w:val="000C0C94"/>
    <w:rsid w:val="000C11BF"/>
    <w:rsid w:val="000C120C"/>
    <w:rsid w:val="000C1478"/>
    <w:rsid w:val="000C1925"/>
    <w:rsid w:val="000C26F5"/>
    <w:rsid w:val="000C5723"/>
    <w:rsid w:val="000C5F4F"/>
    <w:rsid w:val="000C68F0"/>
    <w:rsid w:val="000D056D"/>
    <w:rsid w:val="000D1165"/>
    <w:rsid w:val="000D2440"/>
    <w:rsid w:val="000D2A68"/>
    <w:rsid w:val="000D2DB9"/>
    <w:rsid w:val="000D3EA4"/>
    <w:rsid w:val="000D4C24"/>
    <w:rsid w:val="000D52DE"/>
    <w:rsid w:val="000D5412"/>
    <w:rsid w:val="000D67BD"/>
    <w:rsid w:val="000D6AEB"/>
    <w:rsid w:val="000D7429"/>
    <w:rsid w:val="000E1AAA"/>
    <w:rsid w:val="000E290B"/>
    <w:rsid w:val="000E2CE2"/>
    <w:rsid w:val="000E2D13"/>
    <w:rsid w:val="000E2DD2"/>
    <w:rsid w:val="000E3001"/>
    <w:rsid w:val="000E3EA2"/>
    <w:rsid w:val="000E49C4"/>
    <w:rsid w:val="000E550A"/>
    <w:rsid w:val="000E56C4"/>
    <w:rsid w:val="000E5EE3"/>
    <w:rsid w:val="000E6774"/>
    <w:rsid w:val="000F0643"/>
    <w:rsid w:val="000F08D0"/>
    <w:rsid w:val="000F0905"/>
    <w:rsid w:val="000F0EDE"/>
    <w:rsid w:val="000F1843"/>
    <w:rsid w:val="000F19F0"/>
    <w:rsid w:val="000F1DDD"/>
    <w:rsid w:val="000F1EBA"/>
    <w:rsid w:val="000F365D"/>
    <w:rsid w:val="000F371E"/>
    <w:rsid w:val="000F3B37"/>
    <w:rsid w:val="000F4AB8"/>
    <w:rsid w:val="000F4F66"/>
    <w:rsid w:val="000F5EA3"/>
    <w:rsid w:val="000F6985"/>
    <w:rsid w:val="000F69E4"/>
    <w:rsid w:val="000F6E9A"/>
    <w:rsid w:val="000F74DA"/>
    <w:rsid w:val="000F75F9"/>
    <w:rsid w:val="000F7E7F"/>
    <w:rsid w:val="001002A4"/>
    <w:rsid w:val="0010182E"/>
    <w:rsid w:val="00101D5A"/>
    <w:rsid w:val="00101D92"/>
    <w:rsid w:val="0010247C"/>
    <w:rsid w:val="00102545"/>
    <w:rsid w:val="001034B9"/>
    <w:rsid w:val="00103589"/>
    <w:rsid w:val="001039EC"/>
    <w:rsid w:val="00104CB3"/>
    <w:rsid w:val="00105954"/>
    <w:rsid w:val="001059D5"/>
    <w:rsid w:val="00107015"/>
    <w:rsid w:val="001079ED"/>
    <w:rsid w:val="00110056"/>
    <w:rsid w:val="0011014E"/>
    <w:rsid w:val="00111CC9"/>
    <w:rsid w:val="00111E3B"/>
    <w:rsid w:val="0011285E"/>
    <w:rsid w:val="00112DCB"/>
    <w:rsid w:val="00112FD9"/>
    <w:rsid w:val="0011425A"/>
    <w:rsid w:val="001143F9"/>
    <w:rsid w:val="00114CB8"/>
    <w:rsid w:val="00114CDD"/>
    <w:rsid w:val="0011500F"/>
    <w:rsid w:val="00115235"/>
    <w:rsid w:val="001154AF"/>
    <w:rsid w:val="0011562D"/>
    <w:rsid w:val="00116462"/>
    <w:rsid w:val="0011666A"/>
    <w:rsid w:val="00116C1D"/>
    <w:rsid w:val="001171BA"/>
    <w:rsid w:val="00120222"/>
    <w:rsid w:val="001208BB"/>
    <w:rsid w:val="001215AE"/>
    <w:rsid w:val="00122C2C"/>
    <w:rsid w:val="00123CD7"/>
    <w:rsid w:val="001272CA"/>
    <w:rsid w:val="0012757D"/>
    <w:rsid w:val="001276CB"/>
    <w:rsid w:val="001279BF"/>
    <w:rsid w:val="00130296"/>
    <w:rsid w:val="00130550"/>
    <w:rsid w:val="001305AA"/>
    <w:rsid w:val="001307A1"/>
    <w:rsid w:val="00130F99"/>
    <w:rsid w:val="00131315"/>
    <w:rsid w:val="00131399"/>
    <w:rsid w:val="001348B3"/>
    <w:rsid w:val="00134A44"/>
    <w:rsid w:val="00134CED"/>
    <w:rsid w:val="00134F45"/>
    <w:rsid w:val="00136D09"/>
    <w:rsid w:val="00136E38"/>
    <w:rsid w:val="00137688"/>
    <w:rsid w:val="00140568"/>
    <w:rsid w:val="0014098E"/>
    <w:rsid w:val="00141FF9"/>
    <w:rsid w:val="0014246F"/>
    <w:rsid w:val="00143684"/>
    <w:rsid w:val="00143B57"/>
    <w:rsid w:val="00146809"/>
    <w:rsid w:val="00146970"/>
    <w:rsid w:val="00146F53"/>
    <w:rsid w:val="00147107"/>
    <w:rsid w:val="00147137"/>
    <w:rsid w:val="00147EB6"/>
    <w:rsid w:val="00150036"/>
    <w:rsid w:val="00150E1B"/>
    <w:rsid w:val="00151035"/>
    <w:rsid w:val="00151CDC"/>
    <w:rsid w:val="00153D71"/>
    <w:rsid w:val="001556E3"/>
    <w:rsid w:val="00155CF9"/>
    <w:rsid w:val="00155FCE"/>
    <w:rsid w:val="0015698B"/>
    <w:rsid w:val="00157B70"/>
    <w:rsid w:val="001604A7"/>
    <w:rsid w:val="00160E8C"/>
    <w:rsid w:val="00161884"/>
    <w:rsid w:val="001621BA"/>
    <w:rsid w:val="0016232B"/>
    <w:rsid w:val="0016300E"/>
    <w:rsid w:val="001639F7"/>
    <w:rsid w:val="001658CB"/>
    <w:rsid w:val="0016620E"/>
    <w:rsid w:val="0016691E"/>
    <w:rsid w:val="00167BEB"/>
    <w:rsid w:val="00167F83"/>
    <w:rsid w:val="001701F9"/>
    <w:rsid w:val="0017072D"/>
    <w:rsid w:val="00170DA5"/>
    <w:rsid w:val="00170EB9"/>
    <w:rsid w:val="001710B4"/>
    <w:rsid w:val="00171595"/>
    <w:rsid w:val="0017177D"/>
    <w:rsid w:val="00172687"/>
    <w:rsid w:val="00172D81"/>
    <w:rsid w:val="00173BBA"/>
    <w:rsid w:val="001747A0"/>
    <w:rsid w:val="00174AEC"/>
    <w:rsid w:val="00174C1D"/>
    <w:rsid w:val="00174CD8"/>
    <w:rsid w:val="001751FC"/>
    <w:rsid w:val="001813DD"/>
    <w:rsid w:val="001817E2"/>
    <w:rsid w:val="001822B1"/>
    <w:rsid w:val="001824E7"/>
    <w:rsid w:val="001824FF"/>
    <w:rsid w:val="00182CFB"/>
    <w:rsid w:val="001832BC"/>
    <w:rsid w:val="00185B4E"/>
    <w:rsid w:val="00186FE8"/>
    <w:rsid w:val="00190179"/>
    <w:rsid w:val="0019048D"/>
    <w:rsid w:val="00190804"/>
    <w:rsid w:val="0019101C"/>
    <w:rsid w:val="001916D3"/>
    <w:rsid w:val="001925A1"/>
    <w:rsid w:val="001926DD"/>
    <w:rsid w:val="00193B64"/>
    <w:rsid w:val="001949D7"/>
    <w:rsid w:val="00195C6B"/>
    <w:rsid w:val="00195CC1"/>
    <w:rsid w:val="001965C0"/>
    <w:rsid w:val="001969A8"/>
    <w:rsid w:val="001973D8"/>
    <w:rsid w:val="001A0B5E"/>
    <w:rsid w:val="001A11ED"/>
    <w:rsid w:val="001A1EFD"/>
    <w:rsid w:val="001A1FC5"/>
    <w:rsid w:val="001A3C40"/>
    <w:rsid w:val="001A4103"/>
    <w:rsid w:val="001A4D65"/>
    <w:rsid w:val="001A4E4E"/>
    <w:rsid w:val="001A6860"/>
    <w:rsid w:val="001A6F4E"/>
    <w:rsid w:val="001B0929"/>
    <w:rsid w:val="001B0EA1"/>
    <w:rsid w:val="001B168E"/>
    <w:rsid w:val="001B25DB"/>
    <w:rsid w:val="001B2BEF"/>
    <w:rsid w:val="001B3573"/>
    <w:rsid w:val="001B38CB"/>
    <w:rsid w:val="001B3B0A"/>
    <w:rsid w:val="001B439C"/>
    <w:rsid w:val="001B534E"/>
    <w:rsid w:val="001B6412"/>
    <w:rsid w:val="001B7151"/>
    <w:rsid w:val="001B7220"/>
    <w:rsid w:val="001C03F3"/>
    <w:rsid w:val="001C0B16"/>
    <w:rsid w:val="001C1056"/>
    <w:rsid w:val="001C14B4"/>
    <w:rsid w:val="001C3185"/>
    <w:rsid w:val="001C3911"/>
    <w:rsid w:val="001C3B22"/>
    <w:rsid w:val="001C5245"/>
    <w:rsid w:val="001C5C4B"/>
    <w:rsid w:val="001C683B"/>
    <w:rsid w:val="001C6B25"/>
    <w:rsid w:val="001C7B5D"/>
    <w:rsid w:val="001D03A1"/>
    <w:rsid w:val="001D3D43"/>
    <w:rsid w:val="001D411E"/>
    <w:rsid w:val="001D49C8"/>
    <w:rsid w:val="001D5E29"/>
    <w:rsid w:val="001D6869"/>
    <w:rsid w:val="001D6BD9"/>
    <w:rsid w:val="001D712C"/>
    <w:rsid w:val="001D7A3A"/>
    <w:rsid w:val="001E1CF5"/>
    <w:rsid w:val="001E2DEE"/>
    <w:rsid w:val="001E470A"/>
    <w:rsid w:val="001E508E"/>
    <w:rsid w:val="001E5F7A"/>
    <w:rsid w:val="001E749B"/>
    <w:rsid w:val="001F0AF4"/>
    <w:rsid w:val="001F11A5"/>
    <w:rsid w:val="001F29BA"/>
    <w:rsid w:val="001F2C7D"/>
    <w:rsid w:val="001F37C2"/>
    <w:rsid w:val="001F3D00"/>
    <w:rsid w:val="001F5374"/>
    <w:rsid w:val="001F5A4B"/>
    <w:rsid w:val="001F60A9"/>
    <w:rsid w:val="001F712F"/>
    <w:rsid w:val="002001D1"/>
    <w:rsid w:val="00200B96"/>
    <w:rsid w:val="00201804"/>
    <w:rsid w:val="00202171"/>
    <w:rsid w:val="002025FB"/>
    <w:rsid w:val="0020289A"/>
    <w:rsid w:val="002029CC"/>
    <w:rsid w:val="00202CD6"/>
    <w:rsid w:val="002037D3"/>
    <w:rsid w:val="00204AF3"/>
    <w:rsid w:val="0020513F"/>
    <w:rsid w:val="00205828"/>
    <w:rsid w:val="0020582A"/>
    <w:rsid w:val="00205EB7"/>
    <w:rsid w:val="00206CF6"/>
    <w:rsid w:val="0020722A"/>
    <w:rsid w:val="00207B45"/>
    <w:rsid w:val="00207E90"/>
    <w:rsid w:val="00210C05"/>
    <w:rsid w:val="00211481"/>
    <w:rsid w:val="00213285"/>
    <w:rsid w:val="00214839"/>
    <w:rsid w:val="00214C86"/>
    <w:rsid w:val="0021637B"/>
    <w:rsid w:val="00217AD0"/>
    <w:rsid w:val="002204EE"/>
    <w:rsid w:val="00221312"/>
    <w:rsid w:val="002219D4"/>
    <w:rsid w:val="00221AEE"/>
    <w:rsid w:val="0022274B"/>
    <w:rsid w:val="0022296D"/>
    <w:rsid w:val="00223A6B"/>
    <w:rsid w:val="002247A1"/>
    <w:rsid w:val="00224D35"/>
    <w:rsid w:val="002259C6"/>
    <w:rsid w:val="00226216"/>
    <w:rsid w:val="002304EE"/>
    <w:rsid w:val="002323CD"/>
    <w:rsid w:val="0023263E"/>
    <w:rsid w:val="002327E3"/>
    <w:rsid w:val="00232973"/>
    <w:rsid w:val="00233000"/>
    <w:rsid w:val="002330F9"/>
    <w:rsid w:val="00233636"/>
    <w:rsid w:val="00233907"/>
    <w:rsid w:val="00235B33"/>
    <w:rsid w:val="00235F0F"/>
    <w:rsid w:val="00236784"/>
    <w:rsid w:val="0023719B"/>
    <w:rsid w:val="002372E8"/>
    <w:rsid w:val="00240171"/>
    <w:rsid w:val="002408CA"/>
    <w:rsid w:val="00240E76"/>
    <w:rsid w:val="00241D59"/>
    <w:rsid w:val="0024372E"/>
    <w:rsid w:val="00244600"/>
    <w:rsid w:val="00245068"/>
    <w:rsid w:val="00245FAB"/>
    <w:rsid w:val="00246996"/>
    <w:rsid w:val="00247B08"/>
    <w:rsid w:val="00247EF9"/>
    <w:rsid w:val="00250C9F"/>
    <w:rsid w:val="00250F12"/>
    <w:rsid w:val="0025172E"/>
    <w:rsid w:val="0025189C"/>
    <w:rsid w:val="00251BDA"/>
    <w:rsid w:val="00251DF1"/>
    <w:rsid w:val="002525B6"/>
    <w:rsid w:val="002535CC"/>
    <w:rsid w:val="00253AF5"/>
    <w:rsid w:val="00253C80"/>
    <w:rsid w:val="002542B1"/>
    <w:rsid w:val="002548D3"/>
    <w:rsid w:val="00254F1E"/>
    <w:rsid w:val="002554C8"/>
    <w:rsid w:val="00255EE6"/>
    <w:rsid w:val="0025613E"/>
    <w:rsid w:val="00256E32"/>
    <w:rsid w:val="002570F5"/>
    <w:rsid w:val="0025718E"/>
    <w:rsid w:val="002607E8"/>
    <w:rsid w:val="00260DE0"/>
    <w:rsid w:val="00260E37"/>
    <w:rsid w:val="00260F4A"/>
    <w:rsid w:val="00261A69"/>
    <w:rsid w:val="00261E95"/>
    <w:rsid w:val="00262B1E"/>
    <w:rsid w:val="00262D5D"/>
    <w:rsid w:val="002630FB"/>
    <w:rsid w:val="00263322"/>
    <w:rsid w:val="00263F0D"/>
    <w:rsid w:val="00264EA0"/>
    <w:rsid w:val="002650C8"/>
    <w:rsid w:val="002666F8"/>
    <w:rsid w:val="00266AB6"/>
    <w:rsid w:val="00270668"/>
    <w:rsid w:val="0027088A"/>
    <w:rsid w:val="002722E5"/>
    <w:rsid w:val="00273361"/>
    <w:rsid w:val="00273890"/>
    <w:rsid w:val="002738C0"/>
    <w:rsid w:val="0027559B"/>
    <w:rsid w:val="0027674D"/>
    <w:rsid w:val="00276789"/>
    <w:rsid w:val="00276F07"/>
    <w:rsid w:val="002778A5"/>
    <w:rsid w:val="00277D3C"/>
    <w:rsid w:val="0028072B"/>
    <w:rsid w:val="00280BC0"/>
    <w:rsid w:val="00280C30"/>
    <w:rsid w:val="00280DF2"/>
    <w:rsid w:val="00281C0F"/>
    <w:rsid w:val="00281D18"/>
    <w:rsid w:val="00282A84"/>
    <w:rsid w:val="0028331A"/>
    <w:rsid w:val="00285229"/>
    <w:rsid w:val="002857E9"/>
    <w:rsid w:val="0028617A"/>
    <w:rsid w:val="0028633F"/>
    <w:rsid w:val="00286D55"/>
    <w:rsid w:val="00287010"/>
    <w:rsid w:val="002870A5"/>
    <w:rsid w:val="00287793"/>
    <w:rsid w:val="00287A4C"/>
    <w:rsid w:val="00287DF8"/>
    <w:rsid w:val="00290695"/>
    <w:rsid w:val="00290FC9"/>
    <w:rsid w:val="00291089"/>
    <w:rsid w:val="002919BA"/>
    <w:rsid w:val="00292194"/>
    <w:rsid w:val="002928C2"/>
    <w:rsid w:val="00292B89"/>
    <w:rsid w:val="00292F95"/>
    <w:rsid w:val="00293270"/>
    <w:rsid w:val="0029405C"/>
    <w:rsid w:val="002956B8"/>
    <w:rsid w:val="00296354"/>
    <w:rsid w:val="00296BE6"/>
    <w:rsid w:val="002970AF"/>
    <w:rsid w:val="002979FF"/>
    <w:rsid w:val="002A0707"/>
    <w:rsid w:val="002A0D94"/>
    <w:rsid w:val="002A143C"/>
    <w:rsid w:val="002A1803"/>
    <w:rsid w:val="002A189A"/>
    <w:rsid w:val="002A230A"/>
    <w:rsid w:val="002A35AD"/>
    <w:rsid w:val="002A38A4"/>
    <w:rsid w:val="002A38AC"/>
    <w:rsid w:val="002A3A66"/>
    <w:rsid w:val="002A4A02"/>
    <w:rsid w:val="002A4BD3"/>
    <w:rsid w:val="002A541C"/>
    <w:rsid w:val="002A6174"/>
    <w:rsid w:val="002B0534"/>
    <w:rsid w:val="002B1213"/>
    <w:rsid w:val="002B1722"/>
    <w:rsid w:val="002B1F86"/>
    <w:rsid w:val="002B33C1"/>
    <w:rsid w:val="002B3EE3"/>
    <w:rsid w:val="002B5881"/>
    <w:rsid w:val="002B5D56"/>
    <w:rsid w:val="002B6FD9"/>
    <w:rsid w:val="002C031C"/>
    <w:rsid w:val="002C0676"/>
    <w:rsid w:val="002C1C8C"/>
    <w:rsid w:val="002C201A"/>
    <w:rsid w:val="002C2346"/>
    <w:rsid w:val="002C339B"/>
    <w:rsid w:val="002C41FB"/>
    <w:rsid w:val="002C431B"/>
    <w:rsid w:val="002C47ED"/>
    <w:rsid w:val="002C5079"/>
    <w:rsid w:val="002C5171"/>
    <w:rsid w:val="002C65BC"/>
    <w:rsid w:val="002C6EAC"/>
    <w:rsid w:val="002C7DC3"/>
    <w:rsid w:val="002D0586"/>
    <w:rsid w:val="002D25B2"/>
    <w:rsid w:val="002D2B6A"/>
    <w:rsid w:val="002D41A6"/>
    <w:rsid w:val="002D4C21"/>
    <w:rsid w:val="002D4F23"/>
    <w:rsid w:val="002D64B0"/>
    <w:rsid w:val="002D6D62"/>
    <w:rsid w:val="002D73C5"/>
    <w:rsid w:val="002D785B"/>
    <w:rsid w:val="002E0B28"/>
    <w:rsid w:val="002E0B98"/>
    <w:rsid w:val="002E0ECB"/>
    <w:rsid w:val="002E1D00"/>
    <w:rsid w:val="002E21FC"/>
    <w:rsid w:val="002E24DE"/>
    <w:rsid w:val="002E2698"/>
    <w:rsid w:val="002E327F"/>
    <w:rsid w:val="002E53B5"/>
    <w:rsid w:val="002E55D5"/>
    <w:rsid w:val="002E5A35"/>
    <w:rsid w:val="002E7238"/>
    <w:rsid w:val="002F0E26"/>
    <w:rsid w:val="002F1033"/>
    <w:rsid w:val="002F1AA0"/>
    <w:rsid w:val="002F1C9A"/>
    <w:rsid w:val="002F1D10"/>
    <w:rsid w:val="002F2361"/>
    <w:rsid w:val="002F3432"/>
    <w:rsid w:val="002F3BEF"/>
    <w:rsid w:val="002F53AD"/>
    <w:rsid w:val="002F5983"/>
    <w:rsid w:val="002F5C65"/>
    <w:rsid w:val="002F63D3"/>
    <w:rsid w:val="002F6B1E"/>
    <w:rsid w:val="002F6B93"/>
    <w:rsid w:val="002F7720"/>
    <w:rsid w:val="002F7FFC"/>
    <w:rsid w:val="00300879"/>
    <w:rsid w:val="00301ECD"/>
    <w:rsid w:val="0030312D"/>
    <w:rsid w:val="00304440"/>
    <w:rsid w:val="00305004"/>
    <w:rsid w:val="0030608B"/>
    <w:rsid w:val="00306688"/>
    <w:rsid w:val="00310064"/>
    <w:rsid w:val="0031056A"/>
    <w:rsid w:val="003106FA"/>
    <w:rsid w:val="00311B47"/>
    <w:rsid w:val="003120CD"/>
    <w:rsid w:val="003121C6"/>
    <w:rsid w:val="0031356F"/>
    <w:rsid w:val="00313643"/>
    <w:rsid w:val="00314676"/>
    <w:rsid w:val="00316141"/>
    <w:rsid w:val="00316725"/>
    <w:rsid w:val="00316A95"/>
    <w:rsid w:val="00316ED7"/>
    <w:rsid w:val="00316F59"/>
    <w:rsid w:val="00317D73"/>
    <w:rsid w:val="0032022F"/>
    <w:rsid w:val="003206D1"/>
    <w:rsid w:val="00320A1B"/>
    <w:rsid w:val="00320EB0"/>
    <w:rsid w:val="00321831"/>
    <w:rsid w:val="00321AF8"/>
    <w:rsid w:val="00321F33"/>
    <w:rsid w:val="0032263C"/>
    <w:rsid w:val="00322D8A"/>
    <w:rsid w:val="00323176"/>
    <w:rsid w:val="00323930"/>
    <w:rsid w:val="00323C6A"/>
    <w:rsid w:val="0032536E"/>
    <w:rsid w:val="00325592"/>
    <w:rsid w:val="0032598E"/>
    <w:rsid w:val="00325ABA"/>
    <w:rsid w:val="00325DAE"/>
    <w:rsid w:val="00325E94"/>
    <w:rsid w:val="00326695"/>
    <w:rsid w:val="00326EEA"/>
    <w:rsid w:val="0032705A"/>
    <w:rsid w:val="00331DDE"/>
    <w:rsid w:val="00332048"/>
    <w:rsid w:val="003323F0"/>
    <w:rsid w:val="00332BB9"/>
    <w:rsid w:val="00332C88"/>
    <w:rsid w:val="00333281"/>
    <w:rsid w:val="0033339A"/>
    <w:rsid w:val="00333724"/>
    <w:rsid w:val="00335218"/>
    <w:rsid w:val="003364F2"/>
    <w:rsid w:val="00336FAD"/>
    <w:rsid w:val="00340C9E"/>
    <w:rsid w:val="00340FE8"/>
    <w:rsid w:val="003414D4"/>
    <w:rsid w:val="00341F6B"/>
    <w:rsid w:val="003421F3"/>
    <w:rsid w:val="00344ED0"/>
    <w:rsid w:val="0034574F"/>
    <w:rsid w:val="0034587C"/>
    <w:rsid w:val="00347326"/>
    <w:rsid w:val="00347F19"/>
    <w:rsid w:val="00350670"/>
    <w:rsid w:val="00351076"/>
    <w:rsid w:val="003515DC"/>
    <w:rsid w:val="00351AAA"/>
    <w:rsid w:val="00351AE4"/>
    <w:rsid w:val="00352752"/>
    <w:rsid w:val="00353298"/>
    <w:rsid w:val="00353721"/>
    <w:rsid w:val="00353A44"/>
    <w:rsid w:val="00353B16"/>
    <w:rsid w:val="003547F4"/>
    <w:rsid w:val="00355A32"/>
    <w:rsid w:val="00356391"/>
    <w:rsid w:val="0035725C"/>
    <w:rsid w:val="00357DD5"/>
    <w:rsid w:val="00357EA3"/>
    <w:rsid w:val="00361054"/>
    <w:rsid w:val="0036149A"/>
    <w:rsid w:val="0036235F"/>
    <w:rsid w:val="003623F4"/>
    <w:rsid w:val="00362B92"/>
    <w:rsid w:val="00362CD3"/>
    <w:rsid w:val="00362EA0"/>
    <w:rsid w:val="00363219"/>
    <w:rsid w:val="003639A8"/>
    <w:rsid w:val="003642EE"/>
    <w:rsid w:val="0036495E"/>
    <w:rsid w:val="00364B0F"/>
    <w:rsid w:val="00364EAD"/>
    <w:rsid w:val="0036543C"/>
    <w:rsid w:val="003654F8"/>
    <w:rsid w:val="003663E1"/>
    <w:rsid w:val="0036726C"/>
    <w:rsid w:val="00367FE7"/>
    <w:rsid w:val="00370DEA"/>
    <w:rsid w:val="003713E4"/>
    <w:rsid w:val="00372BCE"/>
    <w:rsid w:val="00373D45"/>
    <w:rsid w:val="00374403"/>
    <w:rsid w:val="00374E55"/>
    <w:rsid w:val="00374EFE"/>
    <w:rsid w:val="003755DB"/>
    <w:rsid w:val="003803F9"/>
    <w:rsid w:val="0038074C"/>
    <w:rsid w:val="00380825"/>
    <w:rsid w:val="003816E2"/>
    <w:rsid w:val="00382A8C"/>
    <w:rsid w:val="00383AC1"/>
    <w:rsid w:val="00384209"/>
    <w:rsid w:val="0038436B"/>
    <w:rsid w:val="0038446F"/>
    <w:rsid w:val="003848C2"/>
    <w:rsid w:val="00384928"/>
    <w:rsid w:val="003856C2"/>
    <w:rsid w:val="003859E9"/>
    <w:rsid w:val="003867E8"/>
    <w:rsid w:val="00386F63"/>
    <w:rsid w:val="00387B5A"/>
    <w:rsid w:val="003901E5"/>
    <w:rsid w:val="00390416"/>
    <w:rsid w:val="00390ED1"/>
    <w:rsid w:val="003910C9"/>
    <w:rsid w:val="0039153C"/>
    <w:rsid w:val="00392C5B"/>
    <w:rsid w:val="00393635"/>
    <w:rsid w:val="00393D50"/>
    <w:rsid w:val="00393F89"/>
    <w:rsid w:val="00394822"/>
    <w:rsid w:val="00394EE2"/>
    <w:rsid w:val="003962DB"/>
    <w:rsid w:val="00396313"/>
    <w:rsid w:val="00396FBC"/>
    <w:rsid w:val="00397F4F"/>
    <w:rsid w:val="003A176D"/>
    <w:rsid w:val="003A1A71"/>
    <w:rsid w:val="003A2D2D"/>
    <w:rsid w:val="003A33D5"/>
    <w:rsid w:val="003A3543"/>
    <w:rsid w:val="003A3779"/>
    <w:rsid w:val="003A399A"/>
    <w:rsid w:val="003A44EC"/>
    <w:rsid w:val="003A44F7"/>
    <w:rsid w:val="003A57F5"/>
    <w:rsid w:val="003A5F2D"/>
    <w:rsid w:val="003A6C1A"/>
    <w:rsid w:val="003A798E"/>
    <w:rsid w:val="003B16C3"/>
    <w:rsid w:val="003B21F3"/>
    <w:rsid w:val="003B233F"/>
    <w:rsid w:val="003B2834"/>
    <w:rsid w:val="003B288D"/>
    <w:rsid w:val="003B3013"/>
    <w:rsid w:val="003B3408"/>
    <w:rsid w:val="003B3ABA"/>
    <w:rsid w:val="003B3B45"/>
    <w:rsid w:val="003B43F3"/>
    <w:rsid w:val="003B454F"/>
    <w:rsid w:val="003B4EFF"/>
    <w:rsid w:val="003B52B4"/>
    <w:rsid w:val="003B56B4"/>
    <w:rsid w:val="003B5CAD"/>
    <w:rsid w:val="003B5EFD"/>
    <w:rsid w:val="003B6543"/>
    <w:rsid w:val="003B7017"/>
    <w:rsid w:val="003B7F4D"/>
    <w:rsid w:val="003C004C"/>
    <w:rsid w:val="003C0663"/>
    <w:rsid w:val="003C0D06"/>
    <w:rsid w:val="003C2A6C"/>
    <w:rsid w:val="003C32F6"/>
    <w:rsid w:val="003C33FA"/>
    <w:rsid w:val="003C35CE"/>
    <w:rsid w:val="003C381D"/>
    <w:rsid w:val="003C3C98"/>
    <w:rsid w:val="003C7723"/>
    <w:rsid w:val="003C7D1C"/>
    <w:rsid w:val="003D07C2"/>
    <w:rsid w:val="003D085B"/>
    <w:rsid w:val="003D0BBB"/>
    <w:rsid w:val="003D1B7E"/>
    <w:rsid w:val="003D1CE9"/>
    <w:rsid w:val="003D1FB5"/>
    <w:rsid w:val="003D28F3"/>
    <w:rsid w:val="003D2E0F"/>
    <w:rsid w:val="003D2FC1"/>
    <w:rsid w:val="003D4EA2"/>
    <w:rsid w:val="003D53A6"/>
    <w:rsid w:val="003D5EA9"/>
    <w:rsid w:val="003D72E8"/>
    <w:rsid w:val="003D748D"/>
    <w:rsid w:val="003D76DD"/>
    <w:rsid w:val="003D7CE5"/>
    <w:rsid w:val="003E03BF"/>
    <w:rsid w:val="003E12DD"/>
    <w:rsid w:val="003E1623"/>
    <w:rsid w:val="003E2325"/>
    <w:rsid w:val="003E2F15"/>
    <w:rsid w:val="003E553E"/>
    <w:rsid w:val="003E640B"/>
    <w:rsid w:val="003F0298"/>
    <w:rsid w:val="003F0C51"/>
    <w:rsid w:val="003F106B"/>
    <w:rsid w:val="003F17FC"/>
    <w:rsid w:val="003F1C85"/>
    <w:rsid w:val="003F2259"/>
    <w:rsid w:val="003F266D"/>
    <w:rsid w:val="003F3361"/>
    <w:rsid w:val="003F462D"/>
    <w:rsid w:val="003F5721"/>
    <w:rsid w:val="003F5E8B"/>
    <w:rsid w:val="003F7355"/>
    <w:rsid w:val="003F79A4"/>
    <w:rsid w:val="004004FC"/>
    <w:rsid w:val="004014A5"/>
    <w:rsid w:val="00401539"/>
    <w:rsid w:val="00401800"/>
    <w:rsid w:val="00401EE6"/>
    <w:rsid w:val="00402E28"/>
    <w:rsid w:val="004032B8"/>
    <w:rsid w:val="00405044"/>
    <w:rsid w:val="00405A94"/>
    <w:rsid w:val="00406126"/>
    <w:rsid w:val="00406772"/>
    <w:rsid w:val="004067F8"/>
    <w:rsid w:val="00406AD0"/>
    <w:rsid w:val="00406EDE"/>
    <w:rsid w:val="00406F51"/>
    <w:rsid w:val="00407F2B"/>
    <w:rsid w:val="0041122B"/>
    <w:rsid w:val="00411C76"/>
    <w:rsid w:val="00413DEE"/>
    <w:rsid w:val="00414B34"/>
    <w:rsid w:val="00415F7A"/>
    <w:rsid w:val="004161DF"/>
    <w:rsid w:val="004165D8"/>
    <w:rsid w:val="004172AD"/>
    <w:rsid w:val="00421030"/>
    <w:rsid w:val="00421522"/>
    <w:rsid w:val="00422E06"/>
    <w:rsid w:val="00423604"/>
    <w:rsid w:val="00423A4B"/>
    <w:rsid w:val="0042483C"/>
    <w:rsid w:val="0042524E"/>
    <w:rsid w:val="004255A2"/>
    <w:rsid w:val="004256C1"/>
    <w:rsid w:val="00425D7D"/>
    <w:rsid w:val="00426264"/>
    <w:rsid w:val="00426C67"/>
    <w:rsid w:val="00426CDD"/>
    <w:rsid w:val="00427156"/>
    <w:rsid w:val="00427180"/>
    <w:rsid w:val="00427B88"/>
    <w:rsid w:val="00430B8E"/>
    <w:rsid w:val="00431510"/>
    <w:rsid w:val="00431EE1"/>
    <w:rsid w:val="00432A76"/>
    <w:rsid w:val="00432AA9"/>
    <w:rsid w:val="00432C91"/>
    <w:rsid w:val="00433742"/>
    <w:rsid w:val="00434533"/>
    <w:rsid w:val="004347E3"/>
    <w:rsid w:val="00434ADB"/>
    <w:rsid w:val="00436216"/>
    <w:rsid w:val="004376FA"/>
    <w:rsid w:val="004379BA"/>
    <w:rsid w:val="00437A2C"/>
    <w:rsid w:val="00437BF7"/>
    <w:rsid w:val="00440512"/>
    <w:rsid w:val="0044089C"/>
    <w:rsid w:val="00441060"/>
    <w:rsid w:val="004410FA"/>
    <w:rsid w:val="00441E16"/>
    <w:rsid w:val="00442422"/>
    <w:rsid w:val="00442E43"/>
    <w:rsid w:val="00443EB1"/>
    <w:rsid w:val="00444FD6"/>
    <w:rsid w:val="0044645E"/>
    <w:rsid w:val="004470AE"/>
    <w:rsid w:val="004505A5"/>
    <w:rsid w:val="00450F76"/>
    <w:rsid w:val="0045165E"/>
    <w:rsid w:val="004523F3"/>
    <w:rsid w:val="00452593"/>
    <w:rsid w:val="00452696"/>
    <w:rsid w:val="00452B27"/>
    <w:rsid w:val="00453689"/>
    <w:rsid w:val="004537F9"/>
    <w:rsid w:val="00453DB1"/>
    <w:rsid w:val="00454832"/>
    <w:rsid w:val="00455B61"/>
    <w:rsid w:val="00457367"/>
    <w:rsid w:val="00457FA0"/>
    <w:rsid w:val="00457FBD"/>
    <w:rsid w:val="00460442"/>
    <w:rsid w:val="0046044B"/>
    <w:rsid w:val="00460913"/>
    <w:rsid w:val="004614AE"/>
    <w:rsid w:val="0046396A"/>
    <w:rsid w:val="004640B9"/>
    <w:rsid w:val="004643A5"/>
    <w:rsid w:val="00464C72"/>
    <w:rsid w:val="00464FE5"/>
    <w:rsid w:val="00465525"/>
    <w:rsid w:val="00465835"/>
    <w:rsid w:val="00466286"/>
    <w:rsid w:val="004667F8"/>
    <w:rsid w:val="00466CF4"/>
    <w:rsid w:val="00472CCF"/>
    <w:rsid w:val="00472EFA"/>
    <w:rsid w:val="00472F28"/>
    <w:rsid w:val="00473045"/>
    <w:rsid w:val="00473408"/>
    <w:rsid w:val="00473746"/>
    <w:rsid w:val="004745CE"/>
    <w:rsid w:val="00474D57"/>
    <w:rsid w:val="004754A4"/>
    <w:rsid w:val="00475F45"/>
    <w:rsid w:val="004774E0"/>
    <w:rsid w:val="00477B05"/>
    <w:rsid w:val="00477CE2"/>
    <w:rsid w:val="004805DA"/>
    <w:rsid w:val="00480A5E"/>
    <w:rsid w:val="004832C2"/>
    <w:rsid w:val="00484074"/>
    <w:rsid w:val="0048411C"/>
    <w:rsid w:val="0048424E"/>
    <w:rsid w:val="004845A2"/>
    <w:rsid w:val="0048463C"/>
    <w:rsid w:val="00485943"/>
    <w:rsid w:val="00485F3F"/>
    <w:rsid w:val="00486EE2"/>
    <w:rsid w:val="00490D5E"/>
    <w:rsid w:val="00491838"/>
    <w:rsid w:val="00492465"/>
    <w:rsid w:val="00492849"/>
    <w:rsid w:val="00494194"/>
    <w:rsid w:val="004951ED"/>
    <w:rsid w:val="00495AB0"/>
    <w:rsid w:val="00496087"/>
    <w:rsid w:val="004968A7"/>
    <w:rsid w:val="00496B16"/>
    <w:rsid w:val="00497751"/>
    <w:rsid w:val="004977CD"/>
    <w:rsid w:val="00497F95"/>
    <w:rsid w:val="004A01CE"/>
    <w:rsid w:val="004A06F3"/>
    <w:rsid w:val="004A1235"/>
    <w:rsid w:val="004A172C"/>
    <w:rsid w:val="004A19C8"/>
    <w:rsid w:val="004A1D88"/>
    <w:rsid w:val="004A23F1"/>
    <w:rsid w:val="004A2800"/>
    <w:rsid w:val="004A2812"/>
    <w:rsid w:val="004A2DA5"/>
    <w:rsid w:val="004A30A5"/>
    <w:rsid w:val="004A319B"/>
    <w:rsid w:val="004A3E65"/>
    <w:rsid w:val="004A3F6D"/>
    <w:rsid w:val="004A4381"/>
    <w:rsid w:val="004A49E8"/>
    <w:rsid w:val="004A4E11"/>
    <w:rsid w:val="004A540F"/>
    <w:rsid w:val="004A5746"/>
    <w:rsid w:val="004A57F2"/>
    <w:rsid w:val="004A5999"/>
    <w:rsid w:val="004B03F7"/>
    <w:rsid w:val="004B06AD"/>
    <w:rsid w:val="004B119E"/>
    <w:rsid w:val="004B1BFC"/>
    <w:rsid w:val="004B2C32"/>
    <w:rsid w:val="004B47A6"/>
    <w:rsid w:val="004B4D36"/>
    <w:rsid w:val="004B535D"/>
    <w:rsid w:val="004B56D5"/>
    <w:rsid w:val="004B59D0"/>
    <w:rsid w:val="004B6670"/>
    <w:rsid w:val="004B698A"/>
    <w:rsid w:val="004B6AFE"/>
    <w:rsid w:val="004B75F7"/>
    <w:rsid w:val="004C03EB"/>
    <w:rsid w:val="004C0464"/>
    <w:rsid w:val="004C06B2"/>
    <w:rsid w:val="004C1312"/>
    <w:rsid w:val="004C26F3"/>
    <w:rsid w:val="004C27D4"/>
    <w:rsid w:val="004C2902"/>
    <w:rsid w:val="004C31E2"/>
    <w:rsid w:val="004C3ABF"/>
    <w:rsid w:val="004C5A42"/>
    <w:rsid w:val="004C5D35"/>
    <w:rsid w:val="004C72B7"/>
    <w:rsid w:val="004D0048"/>
    <w:rsid w:val="004D0825"/>
    <w:rsid w:val="004D0BC5"/>
    <w:rsid w:val="004D1187"/>
    <w:rsid w:val="004D29EB"/>
    <w:rsid w:val="004D3419"/>
    <w:rsid w:val="004D3950"/>
    <w:rsid w:val="004D3C0A"/>
    <w:rsid w:val="004D42AF"/>
    <w:rsid w:val="004D4325"/>
    <w:rsid w:val="004D5326"/>
    <w:rsid w:val="004D5360"/>
    <w:rsid w:val="004D72E1"/>
    <w:rsid w:val="004D7DF6"/>
    <w:rsid w:val="004E040E"/>
    <w:rsid w:val="004E06C7"/>
    <w:rsid w:val="004E0A84"/>
    <w:rsid w:val="004E0A8A"/>
    <w:rsid w:val="004E1253"/>
    <w:rsid w:val="004E1775"/>
    <w:rsid w:val="004E1DAD"/>
    <w:rsid w:val="004E23D1"/>
    <w:rsid w:val="004E2462"/>
    <w:rsid w:val="004E2A5A"/>
    <w:rsid w:val="004E2B02"/>
    <w:rsid w:val="004E2BE3"/>
    <w:rsid w:val="004E3B90"/>
    <w:rsid w:val="004E4CFD"/>
    <w:rsid w:val="004E4DC1"/>
    <w:rsid w:val="004E5B82"/>
    <w:rsid w:val="004E6133"/>
    <w:rsid w:val="004E7A4F"/>
    <w:rsid w:val="004F041A"/>
    <w:rsid w:val="004F0703"/>
    <w:rsid w:val="004F0CC4"/>
    <w:rsid w:val="004F1450"/>
    <w:rsid w:val="004F2960"/>
    <w:rsid w:val="004F2BED"/>
    <w:rsid w:val="004F42F2"/>
    <w:rsid w:val="004F4AF9"/>
    <w:rsid w:val="004F5807"/>
    <w:rsid w:val="004F600E"/>
    <w:rsid w:val="004F6593"/>
    <w:rsid w:val="004F6CA4"/>
    <w:rsid w:val="004F711D"/>
    <w:rsid w:val="0050037F"/>
    <w:rsid w:val="005011F5"/>
    <w:rsid w:val="00502073"/>
    <w:rsid w:val="005024A5"/>
    <w:rsid w:val="00503B7B"/>
    <w:rsid w:val="0050447A"/>
    <w:rsid w:val="00504562"/>
    <w:rsid w:val="00505761"/>
    <w:rsid w:val="005059EC"/>
    <w:rsid w:val="0050602B"/>
    <w:rsid w:val="00510052"/>
    <w:rsid w:val="005116A5"/>
    <w:rsid w:val="00511782"/>
    <w:rsid w:val="00512FE6"/>
    <w:rsid w:val="005145BA"/>
    <w:rsid w:val="00514C9A"/>
    <w:rsid w:val="005159F4"/>
    <w:rsid w:val="00515CC9"/>
    <w:rsid w:val="005166B3"/>
    <w:rsid w:val="00520374"/>
    <w:rsid w:val="00520419"/>
    <w:rsid w:val="005214BC"/>
    <w:rsid w:val="00521789"/>
    <w:rsid w:val="0052249B"/>
    <w:rsid w:val="005224AC"/>
    <w:rsid w:val="00522D0C"/>
    <w:rsid w:val="0052334B"/>
    <w:rsid w:val="005236E1"/>
    <w:rsid w:val="0052396A"/>
    <w:rsid w:val="00523E6B"/>
    <w:rsid w:val="00524D35"/>
    <w:rsid w:val="00524E39"/>
    <w:rsid w:val="005251FD"/>
    <w:rsid w:val="0052526F"/>
    <w:rsid w:val="00525E1C"/>
    <w:rsid w:val="00525ED5"/>
    <w:rsid w:val="00525F07"/>
    <w:rsid w:val="00526BE5"/>
    <w:rsid w:val="0052752A"/>
    <w:rsid w:val="005276CE"/>
    <w:rsid w:val="0052793E"/>
    <w:rsid w:val="00527EA7"/>
    <w:rsid w:val="00527FBE"/>
    <w:rsid w:val="00530029"/>
    <w:rsid w:val="00530DA6"/>
    <w:rsid w:val="00530FD5"/>
    <w:rsid w:val="00531A30"/>
    <w:rsid w:val="00531EC8"/>
    <w:rsid w:val="005349A0"/>
    <w:rsid w:val="00534F18"/>
    <w:rsid w:val="00535749"/>
    <w:rsid w:val="00535C09"/>
    <w:rsid w:val="00535D6B"/>
    <w:rsid w:val="00535EDB"/>
    <w:rsid w:val="005376E9"/>
    <w:rsid w:val="005379B3"/>
    <w:rsid w:val="00537D38"/>
    <w:rsid w:val="00537DF4"/>
    <w:rsid w:val="00537EBE"/>
    <w:rsid w:val="00540318"/>
    <w:rsid w:val="00540E7E"/>
    <w:rsid w:val="00541419"/>
    <w:rsid w:val="00542A07"/>
    <w:rsid w:val="00542BCF"/>
    <w:rsid w:val="005430FA"/>
    <w:rsid w:val="00543316"/>
    <w:rsid w:val="00545D30"/>
    <w:rsid w:val="00545DB0"/>
    <w:rsid w:val="00546776"/>
    <w:rsid w:val="00546BAB"/>
    <w:rsid w:val="0054780C"/>
    <w:rsid w:val="00550A18"/>
    <w:rsid w:val="00550B8F"/>
    <w:rsid w:val="0055124C"/>
    <w:rsid w:val="00551F99"/>
    <w:rsid w:val="005521D8"/>
    <w:rsid w:val="00552928"/>
    <w:rsid w:val="00552BF6"/>
    <w:rsid w:val="00553103"/>
    <w:rsid w:val="0055450D"/>
    <w:rsid w:val="005546A4"/>
    <w:rsid w:val="005550B1"/>
    <w:rsid w:val="0055566C"/>
    <w:rsid w:val="00555750"/>
    <w:rsid w:val="00555C84"/>
    <w:rsid w:val="00556420"/>
    <w:rsid w:val="00556803"/>
    <w:rsid w:val="00556E3B"/>
    <w:rsid w:val="005570F3"/>
    <w:rsid w:val="00557E6C"/>
    <w:rsid w:val="00557FEF"/>
    <w:rsid w:val="00560B34"/>
    <w:rsid w:val="005614B5"/>
    <w:rsid w:val="00561532"/>
    <w:rsid w:val="00561690"/>
    <w:rsid w:val="00561C4B"/>
    <w:rsid w:val="005637A0"/>
    <w:rsid w:val="005638DE"/>
    <w:rsid w:val="0056390A"/>
    <w:rsid w:val="00563CA7"/>
    <w:rsid w:val="0056552A"/>
    <w:rsid w:val="005655D8"/>
    <w:rsid w:val="00566F3A"/>
    <w:rsid w:val="00567004"/>
    <w:rsid w:val="005679C4"/>
    <w:rsid w:val="00567E7F"/>
    <w:rsid w:val="00570417"/>
    <w:rsid w:val="00570647"/>
    <w:rsid w:val="00571239"/>
    <w:rsid w:val="00571769"/>
    <w:rsid w:val="00571A50"/>
    <w:rsid w:val="00571AEB"/>
    <w:rsid w:val="00572958"/>
    <w:rsid w:val="00572BED"/>
    <w:rsid w:val="00572CA5"/>
    <w:rsid w:val="00573459"/>
    <w:rsid w:val="0057375C"/>
    <w:rsid w:val="005747F2"/>
    <w:rsid w:val="00576034"/>
    <w:rsid w:val="00576B10"/>
    <w:rsid w:val="00576E1C"/>
    <w:rsid w:val="0057759B"/>
    <w:rsid w:val="00577628"/>
    <w:rsid w:val="005778E1"/>
    <w:rsid w:val="005779B6"/>
    <w:rsid w:val="00577F46"/>
    <w:rsid w:val="005801B5"/>
    <w:rsid w:val="005801FE"/>
    <w:rsid w:val="00582F7E"/>
    <w:rsid w:val="00585E4F"/>
    <w:rsid w:val="00586B16"/>
    <w:rsid w:val="00586B4D"/>
    <w:rsid w:val="00587D78"/>
    <w:rsid w:val="00590BB1"/>
    <w:rsid w:val="00591EED"/>
    <w:rsid w:val="00592086"/>
    <w:rsid w:val="00592CAD"/>
    <w:rsid w:val="00593C3D"/>
    <w:rsid w:val="00594AA0"/>
    <w:rsid w:val="00594BE9"/>
    <w:rsid w:val="00594C35"/>
    <w:rsid w:val="00595A20"/>
    <w:rsid w:val="0059678B"/>
    <w:rsid w:val="005A321C"/>
    <w:rsid w:val="005A3601"/>
    <w:rsid w:val="005A3B5D"/>
    <w:rsid w:val="005A3FF2"/>
    <w:rsid w:val="005A46D0"/>
    <w:rsid w:val="005A47F1"/>
    <w:rsid w:val="005A571D"/>
    <w:rsid w:val="005A642A"/>
    <w:rsid w:val="005A7759"/>
    <w:rsid w:val="005A7B08"/>
    <w:rsid w:val="005A7B49"/>
    <w:rsid w:val="005A7E4E"/>
    <w:rsid w:val="005B13E9"/>
    <w:rsid w:val="005B13F1"/>
    <w:rsid w:val="005B1EE0"/>
    <w:rsid w:val="005B2E6F"/>
    <w:rsid w:val="005B2EEA"/>
    <w:rsid w:val="005B3248"/>
    <w:rsid w:val="005B386E"/>
    <w:rsid w:val="005B3941"/>
    <w:rsid w:val="005B3D23"/>
    <w:rsid w:val="005B4A83"/>
    <w:rsid w:val="005B4E6F"/>
    <w:rsid w:val="005B5878"/>
    <w:rsid w:val="005B64DE"/>
    <w:rsid w:val="005B6CBB"/>
    <w:rsid w:val="005C0FA8"/>
    <w:rsid w:val="005C1929"/>
    <w:rsid w:val="005C1982"/>
    <w:rsid w:val="005C22CA"/>
    <w:rsid w:val="005C2C3C"/>
    <w:rsid w:val="005C3B1E"/>
    <w:rsid w:val="005C3B5D"/>
    <w:rsid w:val="005C3DB5"/>
    <w:rsid w:val="005C449A"/>
    <w:rsid w:val="005C475D"/>
    <w:rsid w:val="005C4893"/>
    <w:rsid w:val="005C4EB8"/>
    <w:rsid w:val="005C5B48"/>
    <w:rsid w:val="005C5C2A"/>
    <w:rsid w:val="005C6544"/>
    <w:rsid w:val="005C7053"/>
    <w:rsid w:val="005D0717"/>
    <w:rsid w:val="005D0949"/>
    <w:rsid w:val="005D0B59"/>
    <w:rsid w:val="005D17FF"/>
    <w:rsid w:val="005D2D91"/>
    <w:rsid w:val="005D30A1"/>
    <w:rsid w:val="005D3C56"/>
    <w:rsid w:val="005D455A"/>
    <w:rsid w:val="005D4B83"/>
    <w:rsid w:val="005D5320"/>
    <w:rsid w:val="005D5DD6"/>
    <w:rsid w:val="005D66BF"/>
    <w:rsid w:val="005D6D6A"/>
    <w:rsid w:val="005D7556"/>
    <w:rsid w:val="005D7A7F"/>
    <w:rsid w:val="005E0CEF"/>
    <w:rsid w:val="005E10D2"/>
    <w:rsid w:val="005E29CD"/>
    <w:rsid w:val="005E37A8"/>
    <w:rsid w:val="005E493F"/>
    <w:rsid w:val="005E4D33"/>
    <w:rsid w:val="005E53B8"/>
    <w:rsid w:val="005E6908"/>
    <w:rsid w:val="005E7A10"/>
    <w:rsid w:val="005E7FD7"/>
    <w:rsid w:val="005F0E9A"/>
    <w:rsid w:val="005F0F63"/>
    <w:rsid w:val="005F1861"/>
    <w:rsid w:val="005F3CC5"/>
    <w:rsid w:val="005F3D29"/>
    <w:rsid w:val="005F5321"/>
    <w:rsid w:val="00600E2A"/>
    <w:rsid w:val="006017A4"/>
    <w:rsid w:val="006027F7"/>
    <w:rsid w:val="00602E11"/>
    <w:rsid w:val="0060345C"/>
    <w:rsid w:val="006044C7"/>
    <w:rsid w:val="006064CE"/>
    <w:rsid w:val="006064F9"/>
    <w:rsid w:val="00606859"/>
    <w:rsid w:val="00606979"/>
    <w:rsid w:val="00606D6B"/>
    <w:rsid w:val="00607764"/>
    <w:rsid w:val="0061062D"/>
    <w:rsid w:val="00611FED"/>
    <w:rsid w:val="006122F6"/>
    <w:rsid w:val="0061243D"/>
    <w:rsid w:val="006156E0"/>
    <w:rsid w:val="006158CA"/>
    <w:rsid w:val="00615C28"/>
    <w:rsid w:val="00615EBA"/>
    <w:rsid w:val="006163D1"/>
    <w:rsid w:val="006166C3"/>
    <w:rsid w:val="00616F3E"/>
    <w:rsid w:val="00617797"/>
    <w:rsid w:val="006179EA"/>
    <w:rsid w:val="00617D11"/>
    <w:rsid w:val="00621D67"/>
    <w:rsid w:val="0062293D"/>
    <w:rsid w:val="00623C6E"/>
    <w:rsid w:val="00623FDA"/>
    <w:rsid w:val="00624F8B"/>
    <w:rsid w:val="0062524B"/>
    <w:rsid w:val="006253C7"/>
    <w:rsid w:val="00625629"/>
    <w:rsid w:val="00626124"/>
    <w:rsid w:val="00627092"/>
    <w:rsid w:val="00627497"/>
    <w:rsid w:val="00627EB6"/>
    <w:rsid w:val="0063081A"/>
    <w:rsid w:val="006324DA"/>
    <w:rsid w:val="006327E7"/>
    <w:rsid w:val="00633338"/>
    <w:rsid w:val="00633597"/>
    <w:rsid w:val="00633DFE"/>
    <w:rsid w:val="00633E98"/>
    <w:rsid w:val="006343CB"/>
    <w:rsid w:val="00634E9E"/>
    <w:rsid w:val="0063577F"/>
    <w:rsid w:val="00635C12"/>
    <w:rsid w:val="006365F4"/>
    <w:rsid w:val="00637A9C"/>
    <w:rsid w:val="00637D8B"/>
    <w:rsid w:val="00641F71"/>
    <w:rsid w:val="006437C2"/>
    <w:rsid w:val="00644AAB"/>
    <w:rsid w:val="00645650"/>
    <w:rsid w:val="006461AF"/>
    <w:rsid w:val="0064645F"/>
    <w:rsid w:val="006469DC"/>
    <w:rsid w:val="00646DD8"/>
    <w:rsid w:val="006477EA"/>
    <w:rsid w:val="006502F5"/>
    <w:rsid w:val="006504A4"/>
    <w:rsid w:val="006507D7"/>
    <w:rsid w:val="00650D14"/>
    <w:rsid w:val="006528A7"/>
    <w:rsid w:val="0065305E"/>
    <w:rsid w:val="006539DA"/>
    <w:rsid w:val="006542E0"/>
    <w:rsid w:val="00654A81"/>
    <w:rsid w:val="00654C67"/>
    <w:rsid w:val="006551D8"/>
    <w:rsid w:val="00655556"/>
    <w:rsid w:val="00655B5A"/>
    <w:rsid w:val="006560E1"/>
    <w:rsid w:val="006572A7"/>
    <w:rsid w:val="006602EA"/>
    <w:rsid w:val="006624E7"/>
    <w:rsid w:val="00662FFB"/>
    <w:rsid w:val="00663532"/>
    <w:rsid w:val="006640AF"/>
    <w:rsid w:val="00664634"/>
    <w:rsid w:val="006648D4"/>
    <w:rsid w:val="00665429"/>
    <w:rsid w:val="00665F8C"/>
    <w:rsid w:val="006664BC"/>
    <w:rsid w:val="00666749"/>
    <w:rsid w:val="006669BC"/>
    <w:rsid w:val="00666F25"/>
    <w:rsid w:val="006678FC"/>
    <w:rsid w:val="00670313"/>
    <w:rsid w:val="00670CDF"/>
    <w:rsid w:val="00671451"/>
    <w:rsid w:val="006718A3"/>
    <w:rsid w:val="00673576"/>
    <w:rsid w:val="00673ADF"/>
    <w:rsid w:val="00673D90"/>
    <w:rsid w:val="00673F0A"/>
    <w:rsid w:val="006743CD"/>
    <w:rsid w:val="00674672"/>
    <w:rsid w:val="0067508E"/>
    <w:rsid w:val="00675AB5"/>
    <w:rsid w:val="0067648D"/>
    <w:rsid w:val="00676F97"/>
    <w:rsid w:val="00677737"/>
    <w:rsid w:val="0068001A"/>
    <w:rsid w:val="006805B2"/>
    <w:rsid w:val="00680F97"/>
    <w:rsid w:val="00681871"/>
    <w:rsid w:val="00681A7B"/>
    <w:rsid w:val="00682C83"/>
    <w:rsid w:val="006837AB"/>
    <w:rsid w:val="00683D2C"/>
    <w:rsid w:val="006844BF"/>
    <w:rsid w:val="006846AD"/>
    <w:rsid w:val="00684AB6"/>
    <w:rsid w:val="00684BA4"/>
    <w:rsid w:val="006866E0"/>
    <w:rsid w:val="006868BB"/>
    <w:rsid w:val="00686AB8"/>
    <w:rsid w:val="00687704"/>
    <w:rsid w:val="00687869"/>
    <w:rsid w:val="0068790B"/>
    <w:rsid w:val="00687BEB"/>
    <w:rsid w:val="00687F4A"/>
    <w:rsid w:val="006904FE"/>
    <w:rsid w:val="00691B92"/>
    <w:rsid w:val="00691E0A"/>
    <w:rsid w:val="00692B90"/>
    <w:rsid w:val="006930BF"/>
    <w:rsid w:val="00693894"/>
    <w:rsid w:val="00693E8A"/>
    <w:rsid w:val="006943D3"/>
    <w:rsid w:val="006944FA"/>
    <w:rsid w:val="00694630"/>
    <w:rsid w:val="00696504"/>
    <w:rsid w:val="0069678C"/>
    <w:rsid w:val="00696826"/>
    <w:rsid w:val="0069743F"/>
    <w:rsid w:val="006A037D"/>
    <w:rsid w:val="006A114B"/>
    <w:rsid w:val="006A1461"/>
    <w:rsid w:val="006A195A"/>
    <w:rsid w:val="006A2C84"/>
    <w:rsid w:val="006A324B"/>
    <w:rsid w:val="006A369A"/>
    <w:rsid w:val="006A3DF0"/>
    <w:rsid w:val="006A4B1E"/>
    <w:rsid w:val="006A4ED9"/>
    <w:rsid w:val="006A5979"/>
    <w:rsid w:val="006A760A"/>
    <w:rsid w:val="006A796C"/>
    <w:rsid w:val="006A7C85"/>
    <w:rsid w:val="006A7EB3"/>
    <w:rsid w:val="006B0D27"/>
    <w:rsid w:val="006B15A8"/>
    <w:rsid w:val="006B218E"/>
    <w:rsid w:val="006B2BD9"/>
    <w:rsid w:val="006B2C52"/>
    <w:rsid w:val="006B2E96"/>
    <w:rsid w:val="006B30F1"/>
    <w:rsid w:val="006B436D"/>
    <w:rsid w:val="006B445C"/>
    <w:rsid w:val="006B44CD"/>
    <w:rsid w:val="006B5039"/>
    <w:rsid w:val="006B5F07"/>
    <w:rsid w:val="006B6511"/>
    <w:rsid w:val="006B7694"/>
    <w:rsid w:val="006C155D"/>
    <w:rsid w:val="006C1B47"/>
    <w:rsid w:val="006C2734"/>
    <w:rsid w:val="006C307B"/>
    <w:rsid w:val="006C4CFD"/>
    <w:rsid w:val="006C5667"/>
    <w:rsid w:val="006C671A"/>
    <w:rsid w:val="006D18C5"/>
    <w:rsid w:val="006D2A70"/>
    <w:rsid w:val="006D3511"/>
    <w:rsid w:val="006D3A6E"/>
    <w:rsid w:val="006D4FC0"/>
    <w:rsid w:val="006D5E0C"/>
    <w:rsid w:val="006D5F5C"/>
    <w:rsid w:val="006D66DA"/>
    <w:rsid w:val="006D6DF5"/>
    <w:rsid w:val="006D781F"/>
    <w:rsid w:val="006D7B6F"/>
    <w:rsid w:val="006E0B5D"/>
    <w:rsid w:val="006E0E83"/>
    <w:rsid w:val="006E131F"/>
    <w:rsid w:val="006E197E"/>
    <w:rsid w:val="006E21F7"/>
    <w:rsid w:val="006E241C"/>
    <w:rsid w:val="006E4EB9"/>
    <w:rsid w:val="006E5EE0"/>
    <w:rsid w:val="006E677B"/>
    <w:rsid w:val="006E6FCB"/>
    <w:rsid w:val="006E74D0"/>
    <w:rsid w:val="006E754B"/>
    <w:rsid w:val="006E7AE5"/>
    <w:rsid w:val="006F0056"/>
    <w:rsid w:val="006F032D"/>
    <w:rsid w:val="006F0BCF"/>
    <w:rsid w:val="006F0D18"/>
    <w:rsid w:val="006F1E68"/>
    <w:rsid w:val="006F214E"/>
    <w:rsid w:val="006F3227"/>
    <w:rsid w:val="006F32E0"/>
    <w:rsid w:val="006F3447"/>
    <w:rsid w:val="006F3557"/>
    <w:rsid w:val="006F43FA"/>
    <w:rsid w:val="006F5163"/>
    <w:rsid w:val="006F60FE"/>
    <w:rsid w:val="006F69C8"/>
    <w:rsid w:val="00700A19"/>
    <w:rsid w:val="00700DF5"/>
    <w:rsid w:val="007014D0"/>
    <w:rsid w:val="00701959"/>
    <w:rsid w:val="00702160"/>
    <w:rsid w:val="00702B63"/>
    <w:rsid w:val="00702E65"/>
    <w:rsid w:val="00703191"/>
    <w:rsid w:val="007040F8"/>
    <w:rsid w:val="0070427D"/>
    <w:rsid w:val="00704DDA"/>
    <w:rsid w:val="0070536D"/>
    <w:rsid w:val="00705C18"/>
    <w:rsid w:val="0070690C"/>
    <w:rsid w:val="00706B0F"/>
    <w:rsid w:val="007071DF"/>
    <w:rsid w:val="00707DE0"/>
    <w:rsid w:val="00707E9C"/>
    <w:rsid w:val="00711667"/>
    <w:rsid w:val="00712009"/>
    <w:rsid w:val="007127D0"/>
    <w:rsid w:val="0071321A"/>
    <w:rsid w:val="0071368A"/>
    <w:rsid w:val="00713DE4"/>
    <w:rsid w:val="00714F55"/>
    <w:rsid w:val="007151B3"/>
    <w:rsid w:val="0071660D"/>
    <w:rsid w:val="007168AF"/>
    <w:rsid w:val="00716C2B"/>
    <w:rsid w:val="00716D13"/>
    <w:rsid w:val="007176A7"/>
    <w:rsid w:val="00717E5D"/>
    <w:rsid w:val="00717F09"/>
    <w:rsid w:val="0072088F"/>
    <w:rsid w:val="00721491"/>
    <w:rsid w:val="007216C0"/>
    <w:rsid w:val="00721D35"/>
    <w:rsid w:val="00721D9E"/>
    <w:rsid w:val="00722322"/>
    <w:rsid w:val="007230F5"/>
    <w:rsid w:val="0072338F"/>
    <w:rsid w:val="007239BA"/>
    <w:rsid w:val="007247B2"/>
    <w:rsid w:val="007255C7"/>
    <w:rsid w:val="00725E96"/>
    <w:rsid w:val="00731B32"/>
    <w:rsid w:val="00731C17"/>
    <w:rsid w:val="00731D93"/>
    <w:rsid w:val="00732774"/>
    <w:rsid w:val="0073289A"/>
    <w:rsid w:val="007330EB"/>
    <w:rsid w:val="0073343A"/>
    <w:rsid w:val="00733C40"/>
    <w:rsid w:val="00734754"/>
    <w:rsid w:val="00734CD0"/>
    <w:rsid w:val="00736591"/>
    <w:rsid w:val="007369B0"/>
    <w:rsid w:val="00736CC4"/>
    <w:rsid w:val="007402F9"/>
    <w:rsid w:val="007403A2"/>
    <w:rsid w:val="0074219A"/>
    <w:rsid w:val="00742BD1"/>
    <w:rsid w:val="0074315A"/>
    <w:rsid w:val="0074392A"/>
    <w:rsid w:val="00743B12"/>
    <w:rsid w:val="007450BD"/>
    <w:rsid w:val="007455F4"/>
    <w:rsid w:val="00746AB0"/>
    <w:rsid w:val="0074711E"/>
    <w:rsid w:val="00747AD2"/>
    <w:rsid w:val="00747D5A"/>
    <w:rsid w:val="0075007E"/>
    <w:rsid w:val="00751569"/>
    <w:rsid w:val="007519E1"/>
    <w:rsid w:val="00751B3C"/>
    <w:rsid w:val="007522F3"/>
    <w:rsid w:val="00752791"/>
    <w:rsid w:val="00753D02"/>
    <w:rsid w:val="0075426C"/>
    <w:rsid w:val="00754358"/>
    <w:rsid w:val="007546E0"/>
    <w:rsid w:val="00755032"/>
    <w:rsid w:val="0075536E"/>
    <w:rsid w:val="00756325"/>
    <w:rsid w:val="00756C64"/>
    <w:rsid w:val="00756D2F"/>
    <w:rsid w:val="00756FB1"/>
    <w:rsid w:val="0076008F"/>
    <w:rsid w:val="0076054A"/>
    <w:rsid w:val="00760A97"/>
    <w:rsid w:val="00760F07"/>
    <w:rsid w:val="00761297"/>
    <w:rsid w:val="0076150C"/>
    <w:rsid w:val="0076215C"/>
    <w:rsid w:val="00763FB1"/>
    <w:rsid w:val="00764BF5"/>
    <w:rsid w:val="00764CD4"/>
    <w:rsid w:val="0076529C"/>
    <w:rsid w:val="00765A21"/>
    <w:rsid w:val="00765A63"/>
    <w:rsid w:val="00766228"/>
    <w:rsid w:val="0076647A"/>
    <w:rsid w:val="00766B06"/>
    <w:rsid w:val="00766D51"/>
    <w:rsid w:val="00767128"/>
    <w:rsid w:val="00770175"/>
    <w:rsid w:val="0077057E"/>
    <w:rsid w:val="00770878"/>
    <w:rsid w:val="00770D19"/>
    <w:rsid w:val="007713F2"/>
    <w:rsid w:val="00771756"/>
    <w:rsid w:val="0077192B"/>
    <w:rsid w:val="0077227B"/>
    <w:rsid w:val="00772730"/>
    <w:rsid w:val="00773E14"/>
    <w:rsid w:val="007740F2"/>
    <w:rsid w:val="0077518A"/>
    <w:rsid w:val="00776BC2"/>
    <w:rsid w:val="007770D0"/>
    <w:rsid w:val="00777D41"/>
    <w:rsid w:val="007809AE"/>
    <w:rsid w:val="00782516"/>
    <w:rsid w:val="00782C53"/>
    <w:rsid w:val="00783593"/>
    <w:rsid w:val="007846F5"/>
    <w:rsid w:val="00784F66"/>
    <w:rsid w:val="007850CF"/>
    <w:rsid w:val="00786EE2"/>
    <w:rsid w:val="00787048"/>
    <w:rsid w:val="00787C11"/>
    <w:rsid w:val="00787EF4"/>
    <w:rsid w:val="00791145"/>
    <w:rsid w:val="00791745"/>
    <w:rsid w:val="0079181D"/>
    <w:rsid w:val="00791930"/>
    <w:rsid w:val="00791946"/>
    <w:rsid w:val="007921C0"/>
    <w:rsid w:val="00792493"/>
    <w:rsid w:val="0079270A"/>
    <w:rsid w:val="00793811"/>
    <w:rsid w:val="0079535B"/>
    <w:rsid w:val="00795E14"/>
    <w:rsid w:val="007A0E52"/>
    <w:rsid w:val="007A16C7"/>
    <w:rsid w:val="007A1B33"/>
    <w:rsid w:val="007A1D96"/>
    <w:rsid w:val="007A26BF"/>
    <w:rsid w:val="007A2C81"/>
    <w:rsid w:val="007A2E55"/>
    <w:rsid w:val="007A3326"/>
    <w:rsid w:val="007A3B90"/>
    <w:rsid w:val="007A3FE8"/>
    <w:rsid w:val="007A4682"/>
    <w:rsid w:val="007A4DB5"/>
    <w:rsid w:val="007A4F24"/>
    <w:rsid w:val="007A56B3"/>
    <w:rsid w:val="007A6804"/>
    <w:rsid w:val="007A6E86"/>
    <w:rsid w:val="007B11D6"/>
    <w:rsid w:val="007B2C16"/>
    <w:rsid w:val="007B2DE8"/>
    <w:rsid w:val="007B3483"/>
    <w:rsid w:val="007B4676"/>
    <w:rsid w:val="007B5941"/>
    <w:rsid w:val="007B5C76"/>
    <w:rsid w:val="007B62E1"/>
    <w:rsid w:val="007B661A"/>
    <w:rsid w:val="007B70F8"/>
    <w:rsid w:val="007B7AE7"/>
    <w:rsid w:val="007B7CCB"/>
    <w:rsid w:val="007B7D27"/>
    <w:rsid w:val="007C2022"/>
    <w:rsid w:val="007C2492"/>
    <w:rsid w:val="007C2BC7"/>
    <w:rsid w:val="007C2E54"/>
    <w:rsid w:val="007C4978"/>
    <w:rsid w:val="007C5F0B"/>
    <w:rsid w:val="007C65C1"/>
    <w:rsid w:val="007C67C5"/>
    <w:rsid w:val="007C68E3"/>
    <w:rsid w:val="007C7276"/>
    <w:rsid w:val="007C753F"/>
    <w:rsid w:val="007C7861"/>
    <w:rsid w:val="007C7FF3"/>
    <w:rsid w:val="007D00A2"/>
    <w:rsid w:val="007D0649"/>
    <w:rsid w:val="007D08B4"/>
    <w:rsid w:val="007D196D"/>
    <w:rsid w:val="007D21DA"/>
    <w:rsid w:val="007D23CC"/>
    <w:rsid w:val="007D4091"/>
    <w:rsid w:val="007D4939"/>
    <w:rsid w:val="007D6341"/>
    <w:rsid w:val="007D69C7"/>
    <w:rsid w:val="007D72A8"/>
    <w:rsid w:val="007E078F"/>
    <w:rsid w:val="007E0B12"/>
    <w:rsid w:val="007E0C87"/>
    <w:rsid w:val="007E0E12"/>
    <w:rsid w:val="007E0F72"/>
    <w:rsid w:val="007E14A7"/>
    <w:rsid w:val="007E14A8"/>
    <w:rsid w:val="007E15BA"/>
    <w:rsid w:val="007E18AF"/>
    <w:rsid w:val="007E1B80"/>
    <w:rsid w:val="007E1DD5"/>
    <w:rsid w:val="007E25AB"/>
    <w:rsid w:val="007E30BF"/>
    <w:rsid w:val="007E3210"/>
    <w:rsid w:val="007E37B9"/>
    <w:rsid w:val="007E3A37"/>
    <w:rsid w:val="007E3DF9"/>
    <w:rsid w:val="007E48BE"/>
    <w:rsid w:val="007E6042"/>
    <w:rsid w:val="007E6143"/>
    <w:rsid w:val="007E6318"/>
    <w:rsid w:val="007E6B35"/>
    <w:rsid w:val="007F0AEF"/>
    <w:rsid w:val="007F0EBC"/>
    <w:rsid w:val="007F0EF9"/>
    <w:rsid w:val="007F14BB"/>
    <w:rsid w:val="007F2496"/>
    <w:rsid w:val="007F27B6"/>
    <w:rsid w:val="007F361E"/>
    <w:rsid w:val="007F3FC8"/>
    <w:rsid w:val="007F42BE"/>
    <w:rsid w:val="007F4F6F"/>
    <w:rsid w:val="007F55E8"/>
    <w:rsid w:val="007F669B"/>
    <w:rsid w:val="007F6A1F"/>
    <w:rsid w:val="007F75EC"/>
    <w:rsid w:val="007F7740"/>
    <w:rsid w:val="008040C1"/>
    <w:rsid w:val="008056A1"/>
    <w:rsid w:val="00807E58"/>
    <w:rsid w:val="008100DD"/>
    <w:rsid w:val="0081056D"/>
    <w:rsid w:val="008112C9"/>
    <w:rsid w:val="00811496"/>
    <w:rsid w:val="008120FA"/>
    <w:rsid w:val="0081220F"/>
    <w:rsid w:val="00812636"/>
    <w:rsid w:val="0081300E"/>
    <w:rsid w:val="00813814"/>
    <w:rsid w:val="00813A7A"/>
    <w:rsid w:val="00814832"/>
    <w:rsid w:val="00814D85"/>
    <w:rsid w:val="008155E8"/>
    <w:rsid w:val="008162A1"/>
    <w:rsid w:val="00816823"/>
    <w:rsid w:val="008169B8"/>
    <w:rsid w:val="008170CA"/>
    <w:rsid w:val="00817396"/>
    <w:rsid w:val="00820C8F"/>
    <w:rsid w:val="00821C36"/>
    <w:rsid w:val="00822022"/>
    <w:rsid w:val="00823324"/>
    <w:rsid w:val="00825A3A"/>
    <w:rsid w:val="0082642E"/>
    <w:rsid w:val="00826780"/>
    <w:rsid w:val="00826AD9"/>
    <w:rsid w:val="0083083D"/>
    <w:rsid w:val="00831047"/>
    <w:rsid w:val="008310BC"/>
    <w:rsid w:val="0083134F"/>
    <w:rsid w:val="00832A1A"/>
    <w:rsid w:val="00832E78"/>
    <w:rsid w:val="00833608"/>
    <w:rsid w:val="008345D6"/>
    <w:rsid w:val="008349F7"/>
    <w:rsid w:val="0083597B"/>
    <w:rsid w:val="008377B7"/>
    <w:rsid w:val="008378B8"/>
    <w:rsid w:val="008404F8"/>
    <w:rsid w:val="00842FD3"/>
    <w:rsid w:val="00843569"/>
    <w:rsid w:val="008436D3"/>
    <w:rsid w:val="008445A5"/>
    <w:rsid w:val="00844C27"/>
    <w:rsid w:val="00845604"/>
    <w:rsid w:val="00846AC9"/>
    <w:rsid w:val="008502A5"/>
    <w:rsid w:val="00850932"/>
    <w:rsid w:val="0085152C"/>
    <w:rsid w:val="00851FC7"/>
    <w:rsid w:val="008527E6"/>
    <w:rsid w:val="00852D0C"/>
    <w:rsid w:val="00853367"/>
    <w:rsid w:val="00853723"/>
    <w:rsid w:val="00853B96"/>
    <w:rsid w:val="00853CBE"/>
    <w:rsid w:val="00854375"/>
    <w:rsid w:val="008543F4"/>
    <w:rsid w:val="00854696"/>
    <w:rsid w:val="00855220"/>
    <w:rsid w:val="008559DE"/>
    <w:rsid w:val="0085604B"/>
    <w:rsid w:val="00856547"/>
    <w:rsid w:val="00856887"/>
    <w:rsid w:val="0085711A"/>
    <w:rsid w:val="00857326"/>
    <w:rsid w:val="00857940"/>
    <w:rsid w:val="008604D3"/>
    <w:rsid w:val="0086108C"/>
    <w:rsid w:val="00861093"/>
    <w:rsid w:val="008617BA"/>
    <w:rsid w:val="00861C9D"/>
    <w:rsid w:val="008620A5"/>
    <w:rsid w:val="00862B9A"/>
    <w:rsid w:val="00862BA6"/>
    <w:rsid w:val="00862CEF"/>
    <w:rsid w:val="00862D37"/>
    <w:rsid w:val="00863588"/>
    <w:rsid w:val="00863FAB"/>
    <w:rsid w:val="00864204"/>
    <w:rsid w:val="008645B5"/>
    <w:rsid w:val="00865C7E"/>
    <w:rsid w:val="00866627"/>
    <w:rsid w:val="00866DEB"/>
    <w:rsid w:val="008678AC"/>
    <w:rsid w:val="0087058C"/>
    <w:rsid w:val="00870BF0"/>
    <w:rsid w:val="0087115A"/>
    <w:rsid w:val="008712FB"/>
    <w:rsid w:val="00871813"/>
    <w:rsid w:val="00871DDA"/>
    <w:rsid w:val="0087315D"/>
    <w:rsid w:val="008733C3"/>
    <w:rsid w:val="00873A17"/>
    <w:rsid w:val="00873B82"/>
    <w:rsid w:val="0087526B"/>
    <w:rsid w:val="00875BDE"/>
    <w:rsid w:val="00875FC6"/>
    <w:rsid w:val="00876263"/>
    <w:rsid w:val="00877292"/>
    <w:rsid w:val="00877BCB"/>
    <w:rsid w:val="00877FA8"/>
    <w:rsid w:val="00880766"/>
    <w:rsid w:val="00881AD5"/>
    <w:rsid w:val="00882AD4"/>
    <w:rsid w:val="00883157"/>
    <w:rsid w:val="00883A1C"/>
    <w:rsid w:val="00883EF6"/>
    <w:rsid w:val="00884D41"/>
    <w:rsid w:val="0088530B"/>
    <w:rsid w:val="0088532D"/>
    <w:rsid w:val="008854E6"/>
    <w:rsid w:val="008872BC"/>
    <w:rsid w:val="00887404"/>
    <w:rsid w:val="00890115"/>
    <w:rsid w:val="008902AD"/>
    <w:rsid w:val="00892566"/>
    <w:rsid w:val="0089276D"/>
    <w:rsid w:val="0089280C"/>
    <w:rsid w:val="00892B97"/>
    <w:rsid w:val="00892FBF"/>
    <w:rsid w:val="008937B7"/>
    <w:rsid w:val="0089565E"/>
    <w:rsid w:val="008965D4"/>
    <w:rsid w:val="00896DFA"/>
    <w:rsid w:val="008974EF"/>
    <w:rsid w:val="008977BD"/>
    <w:rsid w:val="00897F37"/>
    <w:rsid w:val="008A08DD"/>
    <w:rsid w:val="008A0BE7"/>
    <w:rsid w:val="008A1CE6"/>
    <w:rsid w:val="008A1FCE"/>
    <w:rsid w:val="008A3438"/>
    <w:rsid w:val="008A3694"/>
    <w:rsid w:val="008A37F0"/>
    <w:rsid w:val="008A4B8F"/>
    <w:rsid w:val="008A5205"/>
    <w:rsid w:val="008A52E2"/>
    <w:rsid w:val="008A52FA"/>
    <w:rsid w:val="008A53BA"/>
    <w:rsid w:val="008A66B3"/>
    <w:rsid w:val="008A706B"/>
    <w:rsid w:val="008B11F9"/>
    <w:rsid w:val="008B2D8F"/>
    <w:rsid w:val="008B4EBA"/>
    <w:rsid w:val="008B5CB5"/>
    <w:rsid w:val="008B5F24"/>
    <w:rsid w:val="008B6128"/>
    <w:rsid w:val="008B623E"/>
    <w:rsid w:val="008B7003"/>
    <w:rsid w:val="008B7F51"/>
    <w:rsid w:val="008C0078"/>
    <w:rsid w:val="008C0901"/>
    <w:rsid w:val="008C0A5F"/>
    <w:rsid w:val="008C157C"/>
    <w:rsid w:val="008C1AE6"/>
    <w:rsid w:val="008C1F4E"/>
    <w:rsid w:val="008C2B68"/>
    <w:rsid w:val="008C40F1"/>
    <w:rsid w:val="008C4A8C"/>
    <w:rsid w:val="008C56A8"/>
    <w:rsid w:val="008C59F5"/>
    <w:rsid w:val="008C5B41"/>
    <w:rsid w:val="008C5B8D"/>
    <w:rsid w:val="008C6589"/>
    <w:rsid w:val="008C7247"/>
    <w:rsid w:val="008C7BA1"/>
    <w:rsid w:val="008C7D24"/>
    <w:rsid w:val="008D0A09"/>
    <w:rsid w:val="008D1417"/>
    <w:rsid w:val="008D2281"/>
    <w:rsid w:val="008D31B9"/>
    <w:rsid w:val="008D36C4"/>
    <w:rsid w:val="008D3DCD"/>
    <w:rsid w:val="008D3F6A"/>
    <w:rsid w:val="008D6D8B"/>
    <w:rsid w:val="008D77C2"/>
    <w:rsid w:val="008D7DEA"/>
    <w:rsid w:val="008E02F7"/>
    <w:rsid w:val="008E0A56"/>
    <w:rsid w:val="008E0D16"/>
    <w:rsid w:val="008E1683"/>
    <w:rsid w:val="008E1F5B"/>
    <w:rsid w:val="008E29A5"/>
    <w:rsid w:val="008E3226"/>
    <w:rsid w:val="008E34C3"/>
    <w:rsid w:val="008E358A"/>
    <w:rsid w:val="008E3679"/>
    <w:rsid w:val="008E392B"/>
    <w:rsid w:val="008E3B3A"/>
    <w:rsid w:val="008E3C16"/>
    <w:rsid w:val="008E3F74"/>
    <w:rsid w:val="008E427B"/>
    <w:rsid w:val="008E71A1"/>
    <w:rsid w:val="008F0F60"/>
    <w:rsid w:val="008F1764"/>
    <w:rsid w:val="008F1804"/>
    <w:rsid w:val="008F1DE5"/>
    <w:rsid w:val="008F28B6"/>
    <w:rsid w:val="008F2CF6"/>
    <w:rsid w:val="008F3B3A"/>
    <w:rsid w:val="008F5CFB"/>
    <w:rsid w:val="008F63EA"/>
    <w:rsid w:val="008F6FBD"/>
    <w:rsid w:val="008F70FA"/>
    <w:rsid w:val="008F73FE"/>
    <w:rsid w:val="008F759E"/>
    <w:rsid w:val="008F7709"/>
    <w:rsid w:val="008F7DA0"/>
    <w:rsid w:val="00900B25"/>
    <w:rsid w:val="00900D53"/>
    <w:rsid w:val="009024AB"/>
    <w:rsid w:val="0090288C"/>
    <w:rsid w:val="00904EDC"/>
    <w:rsid w:val="0090577F"/>
    <w:rsid w:val="00906138"/>
    <w:rsid w:val="00906A4D"/>
    <w:rsid w:val="00906BB0"/>
    <w:rsid w:val="0091005E"/>
    <w:rsid w:val="00910992"/>
    <w:rsid w:val="00911E2E"/>
    <w:rsid w:val="00913530"/>
    <w:rsid w:val="00913C0B"/>
    <w:rsid w:val="00915F35"/>
    <w:rsid w:val="00916568"/>
    <w:rsid w:val="00916970"/>
    <w:rsid w:val="00916B3C"/>
    <w:rsid w:val="00916B9A"/>
    <w:rsid w:val="009174E5"/>
    <w:rsid w:val="00917B6C"/>
    <w:rsid w:val="00920679"/>
    <w:rsid w:val="009207FD"/>
    <w:rsid w:val="0092110F"/>
    <w:rsid w:val="00921161"/>
    <w:rsid w:val="00921C6D"/>
    <w:rsid w:val="00921D12"/>
    <w:rsid w:val="0092297A"/>
    <w:rsid w:val="009230A2"/>
    <w:rsid w:val="00923DEA"/>
    <w:rsid w:val="009244E4"/>
    <w:rsid w:val="009247EA"/>
    <w:rsid w:val="00924816"/>
    <w:rsid w:val="00925EBA"/>
    <w:rsid w:val="00925F16"/>
    <w:rsid w:val="0092686C"/>
    <w:rsid w:val="00926999"/>
    <w:rsid w:val="00926F7E"/>
    <w:rsid w:val="009278AA"/>
    <w:rsid w:val="00927F96"/>
    <w:rsid w:val="00931EB1"/>
    <w:rsid w:val="00932A32"/>
    <w:rsid w:val="009341DA"/>
    <w:rsid w:val="00935277"/>
    <w:rsid w:val="00935289"/>
    <w:rsid w:val="0093796C"/>
    <w:rsid w:val="00937B8B"/>
    <w:rsid w:val="009402EF"/>
    <w:rsid w:val="009404AE"/>
    <w:rsid w:val="009407F7"/>
    <w:rsid w:val="00940F67"/>
    <w:rsid w:val="00941094"/>
    <w:rsid w:val="009418DE"/>
    <w:rsid w:val="009420A0"/>
    <w:rsid w:val="009428F2"/>
    <w:rsid w:val="00943649"/>
    <w:rsid w:val="0094514C"/>
    <w:rsid w:val="00945457"/>
    <w:rsid w:val="00945DFB"/>
    <w:rsid w:val="00946AA1"/>
    <w:rsid w:val="00946BBF"/>
    <w:rsid w:val="00947712"/>
    <w:rsid w:val="009479B8"/>
    <w:rsid w:val="00947D4B"/>
    <w:rsid w:val="00950782"/>
    <w:rsid w:val="00950A86"/>
    <w:rsid w:val="00952515"/>
    <w:rsid w:val="00952D67"/>
    <w:rsid w:val="009531A8"/>
    <w:rsid w:val="00953233"/>
    <w:rsid w:val="00953238"/>
    <w:rsid w:val="00953779"/>
    <w:rsid w:val="00953AE7"/>
    <w:rsid w:val="00953F1D"/>
    <w:rsid w:val="00954857"/>
    <w:rsid w:val="00955900"/>
    <w:rsid w:val="00955A29"/>
    <w:rsid w:val="00956680"/>
    <w:rsid w:val="009611F7"/>
    <w:rsid w:val="00961DF2"/>
    <w:rsid w:val="009623F4"/>
    <w:rsid w:val="00962ED1"/>
    <w:rsid w:val="0096339E"/>
    <w:rsid w:val="0096403F"/>
    <w:rsid w:val="009643FC"/>
    <w:rsid w:val="009643FE"/>
    <w:rsid w:val="009650DF"/>
    <w:rsid w:val="00965AAE"/>
    <w:rsid w:val="00967AD0"/>
    <w:rsid w:val="00967D6B"/>
    <w:rsid w:val="00970BD3"/>
    <w:rsid w:val="00971761"/>
    <w:rsid w:val="0097204F"/>
    <w:rsid w:val="009729F5"/>
    <w:rsid w:val="00974435"/>
    <w:rsid w:val="00974541"/>
    <w:rsid w:val="00974A53"/>
    <w:rsid w:val="00975253"/>
    <w:rsid w:val="0097552A"/>
    <w:rsid w:val="00975891"/>
    <w:rsid w:val="00976B6A"/>
    <w:rsid w:val="00977854"/>
    <w:rsid w:val="0098216D"/>
    <w:rsid w:val="00982BD6"/>
    <w:rsid w:val="00983285"/>
    <w:rsid w:val="00984A10"/>
    <w:rsid w:val="00985B23"/>
    <w:rsid w:val="00985BAF"/>
    <w:rsid w:val="00986091"/>
    <w:rsid w:val="009865A4"/>
    <w:rsid w:val="00986D6F"/>
    <w:rsid w:val="00986EAC"/>
    <w:rsid w:val="00987139"/>
    <w:rsid w:val="00987429"/>
    <w:rsid w:val="009900B2"/>
    <w:rsid w:val="00990244"/>
    <w:rsid w:val="00990D0D"/>
    <w:rsid w:val="00992D03"/>
    <w:rsid w:val="0099352C"/>
    <w:rsid w:val="00993C3C"/>
    <w:rsid w:val="00993E7E"/>
    <w:rsid w:val="009953F5"/>
    <w:rsid w:val="00995A68"/>
    <w:rsid w:val="00996092"/>
    <w:rsid w:val="0099619A"/>
    <w:rsid w:val="00996A76"/>
    <w:rsid w:val="00996BCB"/>
    <w:rsid w:val="00997889"/>
    <w:rsid w:val="00997A8B"/>
    <w:rsid w:val="009A0464"/>
    <w:rsid w:val="009A0D52"/>
    <w:rsid w:val="009A1A65"/>
    <w:rsid w:val="009A1B65"/>
    <w:rsid w:val="009A33C9"/>
    <w:rsid w:val="009A366A"/>
    <w:rsid w:val="009A3F90"/>
    <w:rsid w:val="009A4126"/>
    <w:rsid w:val="009A4182"/>
    <w:rsid w:val="009A47A1"/>
    <w:rsid w:val="009A5105"/>
    <w:rsid w:val="009A6038"/>
    <w:rsid w:val="009A78B0"/>
    <w:rsid w:val="009A7F72"/>
    <w:rsid w:val="009A7FF7"/>
    <w:rsid w:val="009B14C8"/>
    <w:rsid w:val="009B1917"/>
    <w:rsid w:val="009B32F3"/>
    <w:rsid w:val="009B460F"/>
    <w:rsid w:val="009B631F"/>
    <w:rsid w:val="009B67B2"/>
    <w:rsid w:val="009B6ACC"/>
    <w:rsid w:val="009B71D3"/>
    <w:rsid w:val="009B754D"/>
    <w:rsid w:val="009C123B"/>
    <w:rsid w:val="009C1359"/>
    <w:rsid w:val="009C1EB2"/>
    <w:rsid w:val="009C293C"/>
    <w:rsid w:val="009C4022"/>
    <w:rsid w:val="009C4144"/>
    <w:rsid w:val="009C4436"/>
    <w:rsid w:val="009C47D1"/>
    <w:rsid w:val="009C4E62"/>
    <w:rsid w:val="009C4F51"/>
    <w:rsid w:val="009C523D"/>
    <w:rsid w:val="009C5774"/>
    <w:rsid w:val="009C60C7"/>
    <w:rsid w:val="009C6480"/>
    <w:rsid w:val="009C64D4"/>
    <w:rsid w:val="009C67DB"/>
    <w:rsid w:val="009C6B0A"/>
    <w:rsid w:val="009C7F4C"/>
    <w:rsid w:val="009D018E"/>
    <w:rsid w:val="009D0A4E"/>
    <w:rsid w:val="009D3769"/>
    <w:rsid w:val="009D37E0"/>
    <w:rsid w:val="009D435D"/>
    <w:rsid w:val="009D482F"/>
    <w:rsid w:val="009D4BF8"/>
    <w:rsid w:val="009D59B7"/>
    <w:rsid w:val="009D671A"/>
    <w:rsid w:val="009D7F0D"/>
    <w:rsid w:val="009E13C3"/>
    <w:rsid w:val="009E1950"/>
    <w:rsid w:val="009E1DF5"/>
    <w:rsid w:val="009E1FE5"/>
    <w:rsid w:val="009E23DA"/>
    <w:rsid w:val="009E30DF"/>
    <w:rsid w:val="009E3605"/>
    <w:rsid w:val="009E36BD"/>
    <w:rsid w:val="009E478C"/>
    <w:rsid w:val="009E50E3"/>
    <w:rsid w:val="009E58F0"/>
    <w:rsid w:val="009E619C"/>
    <w:rsid w:val="009E7BED"/>
    <w:rsid w:val="009F0DC8"/>
    <w:rsid w:val="009F1490"/>
    <w:rsid w:val="009F16C0"/>
    <w:rsid w:val="009F2BC4"/>
    <w:rsid w:val="009F2EDF"/>
    <w:rsid w:val="009F3FAD"/>
    <w:rsid w:val="009F432B"/>
    <w:rsid w:val="009F5161"/>
    <w:rsid w:val="009F6084"/>
    <w:rsid w:val="009F693F"/>
    <w:rsid w:val="009F6F9F"/>
    <w:rsid w:val="009F7F81"/>
    <w:rsid w:val="00A00162"/>
    <w:rsid w:val="00A00409"/>
    <w:rsid w:val="00A009E7"/>
    <w:rsid w:val="00A00E06"/>
    <w:rsid w:val="00A013F9"/>
    <w:rsid w:val="00A02DDD"/>
    <w:rsid w:val="00A02E84"/>
    <w:rsid w:val="00A038EA"/>
    <w:rsid w:val="00A03AA8"/>
    <w:rsid w:val="00A04756"/>
    <w:rsid w:val="00A05476"/>
    <w:rsid w:val="00A06D7D"/>
    <w:rsid w:val="00A07377"/>
    <w:rsid w:val="00A109AD"/>
    <w:rsid w:val="00A10A15"/>
    <w:rsid w:val="00A114B9"/>
    <w:rsid w:val="00A11851"/>
    <w:rsid w:val="00A12B1B"/>
    <w:rsid w:val="00A13223"/>
    <w:rsid w:val="00A137BC"/>
    <w:rsid w:val="00A14111"/>
    <w:rsid w:val="00A1414C"/>
    <w:rsid w:val="00A15983"/>
    <w:rsid w:val="00A17DF2"/>
    <w:rsid w:val="00A20235"/>
    <w:rsid w:val="00A2057B"/>
    <w:rsid w:val="00A216E2"/>
    <w:rsid w:val="00A219F0"/>
    <w:rsid w:val="00A21ECD"/>
    <w:rsid w:val="00A2282F"/>
    <w:rsid w:val="00A23EE0"/>
    <w:rsid w:val="00A24118"/>
    <w:rsid w:val="00A241B8"/>
    <w:rsid w:val="00A253E2"/>
    <w:rsid w:val="00A26018"/>
    <w:rsid w:val="00A26268"/>
    <w:rsid w:val="00A30D8C"/>
    <w:rsid w:val="00A31044"/>
    <w:rsid w:val="00A31213"/>
    <w:rsid w:val="00A3135D"/>
    <w:rsid w:val="00A319D0"/>
    <w:rsid w:val="00A326B3"/>
    <w:rsid w:val="00A330D0"/>
    <w:rsid w:val="00A33100"/>
    <w:rsid w:val="00A33546"/>
    <w:rsid w:val="00A3403E"/>
    <w:rsid w:val="00A34210"/>
    <w:rsid w:val="00A363D1"/>
    <w:rsid w:val="00A36E24"/>
    <w:rsid w:val="00A36F82"/>
    <w:rsid w:val="00A37173"/>
    <w:rsid w:val="00A37AC8"/>
    <w:rsid w:val="00A4112F"/>
    <w:rsid w:val="00A41389"/>
    <w:rsid w:val="00A41832"/>
    <w:rsid w:val="00A41A54"/>
    <w:rsid w:val="00A41B5A"/>
    <w:rsid w:val="00A41CBE"/>
    <w:rsid w:val="00A41F09"/>
    <w:rsid w:val="00A42554"/>
    <w:rsid w:val="00A429E5"/>
    <w:rsid w:val="00A42F16"/>
    <w:rsid w:val="00A432B6"/>
    <w:rsid w:val="00A433D9"/>
    <w:rsid w:val="00A435CF"/>
    <w:rsid w:val="00A44067"/>
    <w:rsid w:val="00A44B71"/>
    <w:rsid w:val="00A461A1"/>
    <w:rsid w:val="00A464D1"/>
    <w:rsid w:val="00A46827"/>
    <w:rsid w:val="00A474B6"/>
    <w:rsid w:val="00A47611"/>
    <w:rsid w:val="00A51099"/>
    <w:rsid w:val="00A51817"/>
    <w:rsid w:val="00A521D6"/>
    <w:rsid w:val="00A52995"/>
    <w:rsid w:val="00A52D47"/>
    <w:rsid w:val="00A556C9"/>
    <w:rsid w:val="00A55789"/>
    <w:rsid w:val="00A56709"/>
    <w:rsid w:val="00A570C3"/>
    <w:rsid w:val="00A608D6"/>
    <w:rsid w:val="00A609CB"/>
    <w:rsid w:val="00A60CDC"/>
    <w:rsid w:val="00A61034"/>
    <w:rsid w:val="00A61AAE"/>
    <w:rsid w:val="00A6303E"/>
    <w:rsid w:val="00A63937"/>
    <w:rsid w:val="00A64FA2"/>
    <w:rsid w:val="00A657D7"/>
    <w:rsid w:val="00A65CDF"/>
    <w:rsid w:val="00A66365"/>
    <w:rsid w:val="00A67E8B"/>
    <w:rsid w:val="00A70DAC"/>
    <w:rsid w:val="00A7326F"/>
    <w:rsid w:val="00A74E97"/>
    <w:rsid w:val="00A75A15"/>
    <w:rsid w:val="00A76726"/>
    <w:rsid w:val="00A76B2A"/>
    <w:rsid w:val="00A77646"/>
    <w:rsid w:val="00A77896"/>
    <w:rsid w:val="00A77EC6"/>
    <w:rsid w:val="00A80085"/>
    <w:rsid w:val="00A80858"/>
    <w:rsid w:val="00A8256F"/>
    <w:rsid w:val="00A82BAC"/>
    <w:rsid w:val="00A82E5C"/>
    <w:rsid w:val="00A831F2"/>
    <w:rsid w:val="00A840B2"/>
    <w:rsid w:val="00A85C48"/>
    <w:rsid w:val="00A871D0"/>
    <w:rsid w:val="00A87B5A"/>
    <w:rsid w:val="00A90639"/>
    <w:rsid w:val="00A90900"/>
    <w:rsid w:val="00A90CAA"/>
    <w:rsid w:val="00A9178D"/>
    <w:rsid w:val="00A919FB"/>
    <w:rsid w:val="00A92267"/>
    <w:rsid w:val="00A9338A"/>
    <w:rsid w:val="00A94527"/>
    <w:rsid w:val="00A94F92"/>
    <w:rsid w:val="00A95396"/>
    <w:rsid w:val="00A9546C"/>
    <w:rsid w:val="00A9583F"/>
    <w:rsid w:val="00A95975"/>
    <w:rsid w:val="00A95FC9"/>
    <w:rsid w:val="00AA0041"/>
    <w:rsid w:val="00AA013C"/>
    <w:rsid w:val="00AA250A"/>
    <w:rsid w:val="00AA294B"/>
    <w:rsid w:val="00AA2F0A"/>
    <w:rsid w:val="00AA2F23"/>
    <w:rsid w:val="00AA37BA"/>
    <w:rsid w:val="00AA3B78"/>
    <w:rsid w:val="00AA3FA5"/>
    <w:rsid w:val="00AA5079"/>
    <w:rsid w:val="00AA5BCE"/>
    <w:rsid w:val="00AA62BD"/>
    <w:rsid w:val="00AA6A96"/>
    <w:rsid w:val="00AB0714"/>
    <w:rsid w:val="00AB0ED5"/>
    <w:rsid w:val="00AB0FEB"/>
    <w:rsid w:val="00AB115D"/>
    <w:rsid w:val="00AB1BEB"/>
    <w:rsid w:val="00AB25EB"/>
    <w:rsid w:val="00AB2A9E"/>
    <w:rsid w:val="00AB37F7"/>
    <w:rsid w:val="00AB4033"/>
    <w:rsid w:val="00AB4148"/>
    <w:rsid w:val="00AB507A"/>
    <w:rsid w:val="00AB570C"/>
    <w:rsid w:val="00AB689C"/>
    <w:rsid w:val="00AB6F27"/>
    <w:rsid w:val="00AB7E39"/>
    <w:rsid w:val="00AC00CE"/>
    <w:rsid w:val="00AC0C2F"/>
    <w:rsid w:val="00AC0D35"/>
    <w:rsid w:val="00AC127E"/>
    <w:rsid w:val="00AC129D"/>
    <w:rsid w:val="00AC1BF5"/>
    <w:rsid w:val="00AC1EB6"/>
    <w:rsid w:val="00AC3210"/>
    <w:rsid w:val="00AC33D2"/>
    <w:rsid w:val="00AC394A"/>
    <w:rsid w:val="00AC43FA"/>
    <w:rsid w:val="00AC47BB"/>
    <w:rsid w:val="00AC4DDD"/>
    <w:rsid w:val="00AC5548"/>
    <w:rsid w:val="00AC5D5A"/>
    <w:rsid w:val="00AC6875"/>
    <w:rsid w:val="00AC6F44"/>
    <w:rsid w:val="00AC7D4C"/>
    <w:rsid w:val="00AD0305"/>
    <w:rsid w:val="00AD1186"/>
    <w:rsid w:val="00AD1471"/>
    <w:rsid w:val="00AD1BA0"/>
    <w:rsid w:val="00AD1DC0"/>
    <w:rsid w:val="00AD3040"/>
    <w:rsid w:val="00AD3189"/>
    <w:rsid w:val="00AD3362"/>
    <w:rsid w:val="00AD39D1"/>
    <w:rsid w:val="00AD3FB5"/>
    <w:rsid w:val="00AD5979"/>
    <w:rsid w:val="00AD60FD"/>
    <w:rsid w:val="00AD62A3"/>
    <w:rsid w:val="00AD6675"/>
    <w:rsid w:val="00AD66DB"/>
    <w:rsid w:val="00AE0C98"/>
    <w:rsid w:val="00AE10F2"/>
    <w:rsid w:val="00AE148B"/>
    <w:rsid w:val="00AE274E"/>
    <w:rsid w:val="00AE30BA"/>
    <w:rsid w:val="00AE3669"/>
    <w:rsid w:val="00AE4943"/>
    <w:rsid w:val="00AE4F36"/>
    <w:rsid w:val="00AE59C3"/>
    <w:rsid w:val="00AE5A4C"/>
    <w:rsid w:val="00AE5EE3"/>
    <w:rsid w:val="00AE6CD9"/>
    <w:rsid w:val="00AE6CFA"/>
    <w:rsid w:val="00AE6D73"/>
    <w:rsid w:val="00AF08A4"/>
    <w:rsid w:val="00AF0C20"/>
    <w:rsid w:val="00AF0ECA"/>
    <w:rsid w:val="00AF11CC"/>
    <w:rsid w:val="00AF125C"/>
    <w:rsid w:val="00AF2040"/>
    <w:rsid w:val="00AF2681"/>
    <w:rsid w:val="00AF34BC"/>
    <w:rsid w:val="00AF3CF4"/>
    <w:rsid w:val="00AF4E25"/>
    <w:rsid w:val="00AF55EF"/>
    <w:rsid w:val="00AF5959"/>
    <w:rsid w:val="00AF5C45"/>
    <w:rsid w:val="00AF7AE3"/>
    <w:rsid w:val="00B00651"/>
    <w:rsid w:val="00B008A6"/>
    <w:rsid w:val="00B01314"/>
    <w:rsid w:val="00B01E37"/>
    <w:rsid w:val="00B02F87"/>
    <w:rsid w:val="00B03AD1"/>
    <w:rsid w:val="00B03FFC"/>
    <w:rsid w:val="00B04700"/>
    <w:rsid w:val="00B06255"/>
    <w:rsid w:val="00B0668E"/>
    <w:rsid w:val="00B10766"/>
    <w:rsid w:val="00B10C5B"/>
    <w:rsid w:val="00B11A3F"/>
    <w:rsid w:val="00B12458"/>
    <w:rsid w:val="00B13B13"/>
    <w:rsid w:val="00B143A7"/>
    <w:rsid w:val="00B14FA9"/>
    <w:rsid w:val="00B166DC"/>
    <w:rsid w:val="00B21F04"/>
    <w:rsid w:val="00B234B2"/>
    <w:rsid w:val="00B24569"/>
    <w:rsid w:val="00B24CC4"/>
    <w:rsid w:val="00B252C3"/>
    <w:rsid w:val="00B255D6"/>
    <w:rsid w:val="00B26149"/>
    <w:rsid w:val="00B26BC8"/>
    <w:rsid w:val="00B274D1"/>
    <w:rsid w:val="00B27F5E"/>
    <w:rsid w:val="00B305FA"/>
    <w:rsid w:val="00B311E0"/>
    <w:rsid w:val="00B31EFE"/>
    <w:rsid w:val="00B324CE"/>
    <w:rsid w:val="00B343C1"/>
    <w:rsid w:val="00B35B74"/>
    <w:rsid w:val="00B35E8D"/>
    <w:rsid w:val="00B3740F"/>
    <w:rsid w:val="00B4078D"/>
    <w:rsid w:val="00B41917"/>
    <w:rsid w:val="00B41B4A"/>
    <w:rsid w:val="00B420C7"/>
    <w:rsid w:val="00B4267A"/>
    <w:rsid w:val="00B42DE9"/>
    <w:rsid w:val="00B447B5"/>
    <w:rsid w:val="00B463DA"/>
    <w:rsid w:val="00B47187"/>
    <w:rsid w:val="00B4771E"/>
    <w:rsid w:val="00B47B81"/>
    <w:rsid w:val="00B47FCB"/>
    <w:rsid w:val="00B506FA"/>
    <w:rsid w:val="00B50BE1"/>
    <w:rsid w:val="00B50D49"/>
    <w:rsid w:val="00B515A0"/>
    <w:rsid w:val="00B51896"/>
    <w:rsid w:val="00B51CBD"/>
    <w:rsid w:val="00B524C0"/>
    <w:rsid w:val="00B52FF0"/>
    <w:rsid w:val="00B53ECB"/>
    <w:rsid w:val="00B553CF"/>
    <w:rsid w:val="00B6037A"/>
    <w:rsid w:val="00B6111F"/>
    <w:rsid w:val="00B6254B"/>
    <w:rsid w:val="00B62CE4"/>
    <w:rsid w:val="00B62CF7"/>
    <w:rsid w:val="00B635C2"/>
    <w:rsid w:val="00B64B4E"/>
    <w:rsid w:val="00B6532B"/>
    <w:rsid w:val="00B669EA"/>
    <w:rsid w:val="00B673A7"/>
    <w:rsid w:val="00B675FF"/>
    <w:rsid w:val="00B6776E"/>
    <w:rsid w:val="00B723BA"/>
    <w:rsid w:val="00B725AA"/>
    <w:rsid w:val="00B728FA"/>
    <w:rsid w:val="00B73070"/>
    <w:rsid w:val="00B73C2D"/>
    <w:rsid w:val="00B74749"/>
    <w:rsid w:val="00B75C5A"/>
    <w:rsid w:val="00B75DA9"/>
    <w:rsid w:val="00B764D6"/>
    <w:rsid w:val="00B76804"/>
    <w:rsid w:val="00B76E4B"/>
    <w:rsid w:val="00B77C89"/>
    <w:rsid w:val="00B8022C"/>
    <w:rsid w:val="00B8064A"/>
    <w:rsid w:val="00B8150F"/>
    <w:rsid w:val="00B82D65"/>
    <w:rsid w:val="00B83200"/>
    <w:rsid w:val="00B841BA"/>
    <w:rsid w:val="00B845A2"/>
    <w:rsid w:val="00B84C10"/>
    <w:rsid w:val="00B84CBD"/>
    <w:rsid w:val="00B86E7E"/>
    <w:rsid w:val="00B878A8"/>
    <w:rsid w:val="00B92048"/>
    <w:rsid w:val="00B92356"/>
    <w:rsid w:val="00B923C6"/>
    <w:rsid w:val="00B927C9"/>
    <w:rsid w:val="00B92986"/>
    <w:rsid w:val="00B92EC7"/>
    <w:rsid w:val="00B93368"/>
    <w:rsid w:val="00B93940"/>
    <w:rsid w:val="00B94BF7"/>
    <w:rsid w:val="00B955F8"/>
    <w:rsid w:val="00B95925"/>
    <w:rsid w:val="00B95945"/>
    <w:rsid w:val="00B965D8"/>
    <w:rsid w:val="00B96747"/>
    <w:rsid w:val="00B96D6D"/>
    <w:rsid w:val="00B96DD2"/>
    <w:rsid w:val="00BA0B9E"/>
    <w:rsid w:val="00BA21D2"/>
    <w:rsid w:val="00BA251A"/>
    <w:rsid w:val="00BA2722"/>
    <w:rsid w:val="00BA294A"/>
    <w:rsid w:val="00BA3265"/>
    <w:rsid w:val="00BA3682"/>
    <w:rsid w:val="00BA3FF2"/>
    <w:rsid w:val="00BA47FE"/>
    <w:rsid w:val="00BA4C03"/>
    <w:rsid w:val="00BA5FDD"/>
    <w:rsid w:val="00BA6269"/>
    <w:rsid w:val="00BA62A6"/>
    <w:rsid w:val="00BA75C5"/>
    <w:rsid w:val="00BA7789"/>
    <w:rsid w:val="00BA7869"/>
    <w:rsid w:val="00BB0AB8"/>
    <w:rsid w:val="00BB11C5"/>
    <w:rsid w:val="00BB1819"/>
    <w:rsid w:val="00BB1C70"/>
    <w:rsid w:val="00BB21F4"/>
    <w:rsid w:val="00BB2318"/>
    <w:rsid w:val="00BB335E"/>
    <w:rsid w:val="00BB36E6"/>
    <w:rsid w:val="00BB4015"/>
    <w:rsid w:val="00BB4D42"/>
    <w:rsid w:val="00BB5FA0"/>
    <w:rsid w:val="00BB613F"/>
    <w:rsid w:val="00BB64EC"/>
    <w:rsid w:val="00BB6DB3"/>
    <w:rsid w:val="00BB738D"/>
    <w:rsid w:val="00BB7BEE"/>
    <w:rsid w:val="00BC0514"/>
    <w:rsid w:val="00BC0650"/>
    <w:rsid w:val="00BC0953"/>
    <w:rsid w:val="00BC0A31"/>
    <w:rsid w:val="00BC0AF1"/>
    <w:rsid w:val="00BC1318"/>
    <w:rsid w:val="00BC28E1"/>
    <w:rsid w:val="00BC2CB9"/>
    <w:rsid w:val="00BC2F43"/>
    <w:rsid w:val="00BC30C7"/>
    <w:rsid w:val="00BC38C0"/>
    <w:rsid w:val="00BC3988"/>
    <w:rsid w:val="00BC4984"/>
    <w:rsid w:val="00BC4AFF"/>
    <w:rsid w:val="00BC521F"/>
    <w:rsid w:val="00BC55FD"/>
    <w:rsid w:val="00BC688A"/>
    <w:rsid w:val="00BC760D"/>
    <w:rsid w:val="00BC7A48"/>
    <w:rsid w:val="00BC7BDB"/>
    <w:rsid w:val="00BD0265"/>
    <w:rsid w:val="00BD03CD"/>
    <w:rsid w:val="00BD098E"/>
    <w:rsid w:val="00BD1E6E"/>
    <w:rsid w:val="00BD2958"/>
    <w:rsid w:val="00BD2D43"/>
    <w:rsid w:val="00BD2EC4"/>
    <w:rsid w:val="00BD2F98"/>
    <w:rsid w:val="00BD30BC"/>
    <w:rsid w:val="00BD3735"/>
    <w:rsid w:val="00BD41BD"/>
    <w:rsid w:val="00BD4D6B"/>
    <w:rsid w:val="00BD6B8F"/>
    <w:rsid w:val="00BD7735"/>
    <w:rsid w:val="00BE1ADC"/>
    <w:rsid w:val="00BE1C81"/>
    <w:rsid w:val="00BE27FF"/>
    <w:rsid w:val="00BE2DC6"/>
    <w:rsid w:val="00BE2EA4"/>
    <w:rsid w:val="00BE3403"/>
    <w:rsid w:val="00BE3B02"/>
    <w:rsid w:val="00BE3BD7"/>
    <w:rsid w:val="00BE44AA"/>
    <w:rsid w:val="00BE46F2"/>
    <w:rsid w:val="00BE54F8"/>
    <w:rsid w:val="00BE5AD0"/>
    <w:rsid w:val="00BE5E73"/>
    <w:rsid w:val="00BE5F8F"/>
    <w:rsid w:val="00BE615B"/>
    <w:rsid w:val="00BE77F4"/>
    <w:rsid w:val="00BF1286"/>
    <w:rsid w:val="00BF228C"/>
    <w:rsid w:val="00BF29F8"/>
    <w:rsid w:val="00BF33AE"/>
    <w:rsid w:val="00BF4E2F"/>
    <w:rsid w:val="00C00F44"/>
    <w:rsid w:val="00C014F3"/>
    <w:rsid w:val="00C01791"/>
    <w:rsid w:val="00C024F5"/>
    <w:rsid w:val="00C02709"/>
    <w:rsid w:val="00C034A9"/>
    <w:rsid w:val="00C035A7"/>
    <w:rsid w:val="00C045D9"/>
    <w:rsid w:val="00C06483"/>
    <w:rsid w:val="00C06557"/>
    <w:rsid w:val="00C065D6"/>
    <w:rsid w:val="00C06C96"/>
    <w:rsid w:val="00C117F2"/>
    <w:rsid w:val="00C11DEF"/>
    <w:rsid w:val="00C11FD1"/>
    <w:rsid w:val="00C12785"/>
    <w:rsid w:val="00C12940"/>
    <w:rsid w:val="00C12F12"/>
    <w:rsid w:val="00C15813"/>
    <w:rsid w:val="00C15F2B"/>
    <w:rsid w:val="00C164F4"/>
    <w:rsid w:val="00C16717"/>
    <w:rsid w:val="00C20A1B"/>
    <w:rsid w:val="00C21CAA"/>
    <w:rsid w:val="00C2338E"/>
    <w:rsid w:val="00C23D68"/>
    <w:rsid w:val="00C24B5A"/>
    <w:rsid w:val="00C27C88"/>
    <w:rsid w:val="00C300AC"/>
    <w:rsid w:val="00C3058F"/>
    <w:rsid w:val="00C31B6B"/>
    <w:rsid w:val="00C32B21"/>
    <w:rsid w:val="00C33070"/>
    <w:rsid w:val="00C3389D"/>
    <w:rsid w:val="00C33E27"/>
    <w:rsid w:val="00C340F6"/>
    <w:rsid w:val="00C35256"/>
    <w:rsid w:val="00C35871"/>
    <w:rsid w:val="00C35F6D"/>
    <w:rsid w:val="00C362F4"/>
    <w:rsid w:val="00C366DF"/>
    <w:rsid w:val="00C36F19"/>
    <w:rsid w:val="00C37015"/>
    <w:rsid w:val="00C374DE"/>
    <w:rsid w:val="00C406B5"/>
    <w:rsid w:val="00C40760"/>
    <w:rsid w:val="00C41BA0"/>
    <w:rsid w:val="00C433E0"/>
    <w:rsid w:val="00C43694"/>
    <w:rsid w:val="00C44347"/>
    <w:rsid w:val="00C44E9E"/>
    <w:rsid w:val="00C45289"/>
    <w:rsid w:val="00C459C5"/>
    <w:rsid w:val="00C45AA2"/>
    <w:rsid w:val="00C467A1"/>
    <w:rsid w:val="00C47278"/>
    <w:rsid w:val="00C4775C"/>
    <w:rsid w:val="00C478B0"/>
    <w:rsid w:val="00C478EA"/>
    <w:rsid w:val="00C50897"/>
    <w:rsid w:val="00C50A6A"/>
    <w:rsid w:val="00C51676"/>
    <w:rsid w:val="00C518C7"/>
    <w:rsid w:val="00C51EA4"/>
    <w:rsid w:val="00C52235"/>
    <w:rsid w:val="00C529E0"/>
    <w:rsid w:val="00C536EF"/>
    <w:rsid w:val="00C55271"/>
    <w:rsid w:val="00C5577B"/>
    <w:rsid w:val="00C55916"/>
    <w:rsid w:val="00C56471"/>
    <w:rsid w:val="00C5651C"/>
    <w:rsid w:val="00C575F4"/>
    <w:rsid w:val="00C57844"/>
    <w:rsid w:val="00C62991"/>
    <w:rsid w:val="00C62E4D"/>
    <w:rsid w:val="00C64AAD"/>
    <w:rsid w:val="00C66188"/>
    <w:rsid w:val="00C6631D"/>
    <w:rsid w:val="00C66FA6"/>
    <w:rsid w:val="00C67132"/>
    <w:rsid w:val="00C67E7D"/>
    <w:rsid w:val="00C709AB"/>
    <w:rsid w:val="00C70DF9"/>
    <w:rsid w:val="00C7158E"/>
    <w:rsid w:val="00C71A89"/>
    <w:rsid w:val="00C71CDD"/>
    <w:rsid w:val="00C74738"/>
    <w:rsid w:val="00C753FB"/>
    <w:rsid w:val="00C75508"/>
    <w:rsid w:val="00C75625"/>
    <w:rsid w:val="00C761B3"/>
    <w:rsid w:val="00C76DEE"/>
    <w:rsid w:val="00C77908"/>
    <w:rsid w:val="00C77A3C"/>
    <w:rsid w:val="00C80E25"/>
    <w:rsid w:val="00C811AF"/>
    <w:rsid w:val="00C81CBF"/>
    <w:rsid w:val="00C82739"/>
    <w:rsid w:val="00C82DAB"/>
    <w:rsid w:val="00C82E59"/>
    <w:rsid w:val="00C83506"/>
    <w:rsid w:val="00C83F3E"/>
    <w:rsid w:val="00C8428A"/>
    <w:rsid w:val="00C85136"/>
    <w:rsid w:val="00C8620D"/>
    <w:rsid w:val="00C868BA"/>
    <w:rsid w:val="00C86BF3"/>
    <w:rsid w:val="00C86E84"/>
    <w:rsid w:val="00C86F86"/>
    <w:rsid w:val="00C86FF7"/>
    <w:rsid w:val="00C900E1"/>
    <w:rsid w:val="00C90A6C"/>
    <w:rsid w:val="00C90B1F"/>
    <w:rsid w:val="00C90EE5"/>
    <w:rsid w:val="00C91117"/>
    <w:rsid w:val="00C912BB"/>
    <w:rsid w:val="00C9294B"/>
    <w:rsid w:val="00C92E0C"/>
    <w:rsid w:val="00C9433D"/>
    <w:rsid w:val="00C9543A"/>
    <w:rsid w:val="00C955BA"/>
    <w:rsid w:val="00C95958"/>
    <w:rsid w:val="00C95D82"/>
    <w:rsid w:val="00C95E0A"/>
    <w:rsid w:val="00C96761"/>
    <w:rsid w:val="00CA0117"/>
    <w:rsid w:val="00CA0123"/>
    <w:rsid w:val="00CA0260"/>
    <w:rsid w:val="00CA064F"/>
    <w:rsid w:val="00CA0978"/>
    <w:rsid w:val="00CA12CF"/>
    <w:rsid w:val="00CA15F8"/>
    <w:rsid w:val="00CA1F7B"/>
    <w:rsid w:val="00CA3990"/>
    <w:rsid w:val="00CA3D03"/>
    <w:rsid w:val="00CA4639"/>
    <w:rsid w:val="00CA4F11"/>
    <w:rsid w:val="00CA539F"/>
    <w:rsid w:val="00CA592D"/>
    <w:rsid w:val="00CA6B9B"/>
    <w:rsid w:val="00CA6E09"/>
    <w:rsid w:val="00CA77FC"/>
    <w:rsid w:val="00CB0D9C"/>
    <w:rsid w:val="00CB179D"/>
    <w:rsid w:val="00CB2379"/>
    <w:rsid w:val="00CB332B"/>
    <w:rsid w:val="00CB3CF8"/>
    <w:rsid w:val="00CB44B5"/>
    <w:rsid w:val="00CB44BD"/>
    <w:rsid w:val="00CB4537"/>
    <w:rsid w:val="00CB56A3"/>
    <w:rsid w:val="00CC0790"/>
    <w:rsid w:val="00CC0FA8"/>
    <w:rsid w:val="00CC12B3"/>
    <w:rsid w:val="00CC1B31"/>
    <w:rsid w:val="00CC1CD3"/>
    <w:rsid w:val="00CC1E53"/>
    <w:rsid w:val="00CC2210"/>
    <w:rsid w:val="00CC2EE1"/>
    <w:rsid w:val="00CC3167"/>
    <w:rsid w:val="00CC318C"/>
    <w:rsid w:val="00CC37CB"/>
    <w:rsid w:val="00CC5332"/>
    <w:rsid w:val="00CC5B95"/>
    <w:rsid w:val="00CC724F"/>
    <w:rsid w:val="00CD0155"/>
    <w:rsid w:val="00CD053E"/>
    <w:rsid w:val="00CD07C1"/>
    <w:rsid w:val="00CD10CC"/>
    <w:rsid w:val="00CD20B1"/>
    <w:rsid w:val="00CD2211"/>
    <w:rsid w:val="00CD28CF"/>
    <w:rsid w:val="00CD3A15"/>
    <w:rsid w:val="00CD408A"/>
    <w:rsid w:val="00CD4BA9"/>
    <w:rsid w:val="00CD504D"/>
    <w:rsid w:val="00CD5648"/>
    <w:rsid w:val="00CD5FB7"/>
    <w:rsid w:val="00CD63C0"/>
    <w:rsid w:val="00CE06A5"/>
    <w:rsid w:val="00CE09B6"/>
    <w:rsid w:val="00CE1373"/>
    <w:rsid w:val="00CE1D66"/>
    <w:rsid w:val="00CE2044"/>
    <w:rsid w:val="00CE23B1"/>
    <w:rsid w:val="00CE2AAB"/>
    <w:rsid w:val="00CE4C46"/>
    <w:rsid w:val="00CE4E52"/>
    <w:rsid w:val="00CE5161"/>
    <w:rsid w:val="00CE5654"/>
    <w:rsid w:val="00CE56FA"/>
    <w:rsid w:val="00CE648C"/>
    <w:rsid w:val="00CE6A75"/>
    <w:rsid w:val="00CE6AB8"/>
    <w:rsid w:val="00CE7311"/>
    <w:rsid w:val="00CE77D5"/>
    <w:rsid w:val="00CE7914"/>
    <w:rsid w:val="00CE7D8B"/>
    <w:rsid w:val="00CF0C06"/>
    <w:rsid w:val="00CF0E40"/>
    <w:rsid w:val="00CF0FD4"/>
    <w:rsid w:val="00CF1A8E"/>
    <w:rsid w:val="00CF2562"/>
    <w:rsid w:val="00CF3BCA"/>
    <w:rsid w:val="00CF3E4C"/>
    <w:rsid w:val="00CF5307"/>
    <w:rsid w:val="00CF645F"/>
    <w:rsid w:val="00CF67CD"/>
    <w:rsid w:val="00CF686F"/>
    <w:rsid w:val="00CF6D9C"/>
    <w:rsid w:val="00D00816"/>
    <w:rsid w:val="00D00D8F"/>
    <w:rsid w:val="00D02608"/>
    <w:rsid w:val="00D02D59"/>
    <w:rsid w:val="00D0321A"/>
    <w:rsid w:val="00D04317"/>
    <w:rsid w:val="00D04A50"/>
    <w:rsid w:val="00D054BC"/>
    <w:rsid w:val="00D0583C"/>
    <w:rsid w:val="00D05994"/>
    <w:rsid w:val="00D05A42"/>
    <w:rsid w:val="00D060BC"/>
    <w:rsid w:val="00D06446"/>
    <w:rsid w:val="00D06D00"/>
    <w:rsid w:val="00D06D01"/>
    <w:rsid w:val="00D06EB0"/>
    <w:rsid w:val="00D0793B"/>
    <w:rsid w:val="00D07DD2"/>
    <w:rsid w:val="00D1077E"/>
    <w:rsid w:val="00D11FC4"/>
    <w:rsid w:val="00D120A5"/>
    <w:rsid w:val="00D12AE3"/>
    <w:rsid w:val="00D12C4B"/>
    <w:rsid w:val="00D14427"/>
    <w:rsid w:val="00D14BB4"/>
    <w:rsid w:val="00D1569C"/>
    <w:rsid w:val="00D17254"/>
    <w:rsid w:val="00D17FDF"/>
    <w:rsid w:val="00D200E0"/>
    <w:rsid w:val="00D209FD"/>
    <w:rsid w:val="00D21703"/>
    <w:rsid w:val="00D21BAC"/>
    <w:rsid w:val="00D221AD"/>
    <w:rsid w:val="00D222A2"/>
    <w:rsid w:val="00D23100"/>
    <w:rsid w:val="00D239AD"/>
    <w:rsid w:val="00D23F54"/>
    <w:rsid w:val="00D243A5"/>
    <w:rsid w:val="00D2464C"/>
    <w:rsid w:val="00D25024"/>
    <w:rsid w:val="00D255FA"/>
    <w:rsid w:val="00D269FD"/>
    <w:rsid w:val="00D27691"/>
    <w:rsid w:val="00D27CF6"/>
    <w:rsid w:val="00D31DA4"/>
    <w:rsid w:val="00D3278A"/>
    <w:rsid w:val="00D32908"/>
    <w:rsid w:val="00D33462"/>
    <w:rsid w:val="00D33C10"/>
    <w:rsid w:val="00D34439"/>
    <w:rsid w:val="00D348D5"/>
    <w:rsid w:val="00D349E4"/>
    <w:rsid w:val="00D3594D"/>
    <w:rsid w:val="00D36260"/>
    <w:rsid w:val="00D36564"/>
    <w:rsid w:val="00D3792B"/>
    <w:rsid w:val="00D37A6F"/>
    <w:rsid w:val="00D40454"/>
    <w:rsid w:val="00D405D7"/>
    <w:rsid w:val="00D414BC"/>
    <w:rsid w:val="00D417F2"/>
    <w:rsid w:val="00D4186E"/>
    <w:rsid w:val="00D44A54"/>
    <w:rsid w:val="00D4686B"/>
    <w:rsid w:val="00D46978"/>
    <w:rsid w:val="00D469AF"/>
    <w:rsid w:val="00D47077"/>
    <w:rsid w:val="00D470AE"/>
    <w:rsid w:val="00D47F00"/>
    <w:rsid w:val="00D50218"/>
    <w:rsid w:val="00D516FC"/>
    <w:rsid w:val="00D521CA"/>
    <w:rsid w:val="00D52F0F"/>
    <w:rsid w:val="00D532C0"/>
    <w:rsid w:val="00D533CD"/>
    <w:rsid w:val="00D53557"/>
    <w:rsid w:val="00D542E1"/>
    <w:rsid w:val="00D547A9"/>
    <w:rsid w:val="00D5481E"/>
    <w:rsid w:val="00D54B05"/>
    <w:rsid w:val="00D55155"/>
    <w:rsid w:val="00D55FF9"/>
    <w:rsid w:val="00D569E0"/>
    <w:rsid w:val="00D56E37"/>
    <w:rsid w:val="00D601E4"/>
    <w:rsid w:val="00D6030B"/>
    <w:rsid w:val="00D60A8E"/>
    <w:rsid w:val="00D62360"/>
    <w:rsid w:val="00D62E10"/>
    <w:rsid w:val="00D636EA"/>
    <w:rsid w:val="00D637EE"/>
    <w:rsid w:val="00D64561"/>
    <w:rsid w:val="00D64EAA"/>
    <w:rsid w:val="00D65305"/>
    <w:rsid w:val="00D66308"/>
    <w:rsid w:val="00D66700"/>
    <w:rsid w:val="00D679E0"/>
    <w:rsid w:val="00D67E8C"/>
    <w:rsid w:val="00D704E7"/>
    <w:rsid w:val="00D70A8B"/>
    <w:rsid w:val="00D75497"/>
    <w:rsid w:val="00D754BD"/>
    <w:rsid w:val="00D7589A"/>
    <w:rsid w:val="00D75D51"/>
    <w:rsid w:val="00D76211"/>
    <w:rsid w:val="00D763A8"/>
    <w:rsid w:val="00D771B9"/>
    <w:rsid w:val="00D77F9B"/>
    <w:rsid w:val="00D77F9C"/>
    <w:rsid w:val="00D802E5"/>
    <w:rsid w:val="00D813FE"/>
    <w:rsid w:val="00D82C49"/>
    <w:rsid w:val="00D83B8A"/>
    <w:rsid w:val="00D84155"/>
    <w:rsid w:val="00D84175"/>
    <w:rsid w:val="00D85C73"/>
    <w:rsid w:val="00D86100"/>
    <w:rsid w:val="00D86115"/>
    <w:rsid w:val="00D86D61"/>
    <w:rsid w:val="00D879D9"/>
    <w:rsid w:val="00D9100F"/>
    <w:rsid w:val="00D919CC"/>
    <w:rsid w:val="00D92078"/>
    <w:rsid w:val="00D927D3"/>
    <w:rsid w:val="00D92C40"/>
    <w:rsid w:val="00D92D91"/>
    <w:rsid w:val="00D948E6"/>
    <w:rsid w:val="00D94C2D"/>
    <w:rsid w:val="00D94C36"/>
    <w:rsid w:val="00D9689B"/>
    <w:rsid w:val="00D96A2D"/>
    <w:rsid w:val="00D96BC2"/>
    <w:rsid w:val="00D978DD"/>
    <w:rsid w:val="00DA0338"/>
    <w:rsid w:val="00DA1303"/>
    <w:rsid w:val="00DA2449"/>
    <w:rsid w:val="00DA571B"/>
    <w:rsid w:val="00DA681F"/>
    <w:rsid w:val="00DA6B69"/>
    <w:rsid w:val="00DA6C10"/>
    <w:rsid w:val="00DA7428"/>
    <w:rsid w:val="00DA7A7B"/>
    <w:rsid w:val="00DB1B71"/>
    <w:rsid w:val="00DB1F1E"/>
    <w:rsid w:val="00DB3AD8"/>
    <w:rsid w:val="00DB473B"/>
    <w:rsid w:val="00DB5610"/>
    <w:rsid w:val="00DB69D4"/>
    <w:rsid w:val="00DB6A94"/>
    <w:rsid w:val="00DB6B66"/>
    <w:rsid w:val="00DC00B7"/>
    <w:rsid w:val="00DC0374"/>
    <w:rsid w:val="00DC13E7"/>
    <w:rsid w:val="00DC1632"/>
    <w:rsid w:val="00DC1987"/>
    <w:rsid w:val="00DC1B90"/>
    <w:rsid w:val="00DC2911"/>
    <w:rsid w:val="00DC334E"/>
    <w:rsid w:val="00DC3563"/>
    <w:rsid w:val="00DC47F7"/>
    <w:rsid w:val="00DC4C8B"/>
    <w:rsid w:val="00DC5CF2"/>
    <w:rsid w:val="00DC5D22"/>
    <w:rsid w:val="00DC6C5A"/>
    <w:rsid w:val="00DC7D05"/>
    <w:rsid w:val="00DC7F6B"/>
    <w:rsid w:val="00DC7F8D"/>
    <w:rsid w:val="00DD0020"/>
    <w:rsid w:val="00DD08F5"/>
    <w:rsid w:val="00DD1683"/>
    <w:rsid w:val="00DD2094"/>
    <w:rsid w:val="00DD38E6"/>
    <w:rsid w:val="00DD42DA"/>
    <w:rsid w:val="00DD47EA"/>
    <w:rsid w:val="00DD4B24"/>
    <w:rsid w:val="00DD55E8"/>
    <w:rsid w:val="00DD5E35"/>
    <w:rsid w:val="00DD62BC"/>
    <w:rsid w:val="00DD7E7B"/>
    <w:rsid w:val="00DE0223"/>
    <w:rsid w:val="00DE097F"/>
    <w:rsid w:val="00DE09C1"/>
    <w:rsid w:val="00DE1C3F"/>
    <w:rsid w:val="00DE207F"/>
    <w:rsid w:val="00DE2303"/>
    <w:rsid w:val="00DE48BF"/>
    <w:rsid w:val="00DE5FBD"/>
    <w:rsid w:val="00DE68D6"/>
    <w:rsid w:val="00DE77E9"/>
    <w:rsid w:val="00DE7854"/>
    <w:rsid w:val="00DF1AFB"/>
    <w:rsid w:val="00DF1C6D"/>
    <w:rsid w:val="00DF30F6"/>
    <w:rsid w:val="00DF3432"/>
    <w:rsid w:val="00DF3590"/>
    <w:rsid w:val="00DF38F0"/>
    <w:rsid w:val="00DF4F3E"/>
    <w:rsid w:val="00DF52A2"/>
    <w:rsid w:val="00DF570D"/>
    <w:rsid w:val="00DF5C85"/>
    <w:rsid w:val="00DF6B46"/>
    <w:rsid w:val="00DF6DA0"/>
    <w:rsid w:val="00DF7ECF"/>
    <w:rsid w:val="00E0008C"/>
    <w:rsid w:val="00E00344"/>
    <w:rsid w:val="00E0042F"/>
    <w:rsid w:val="00E01812"/>
    <w:rsid w:val="00E02504"/>
    <w:rsid w:val="00E02BCF"/>
    <w:rsid w:val="00E02C41"/>
    <w:rsid w:val="00E02E7A"/>
    <w:rsid w:val="00E0376C"/>
    <w:rsid w:val="00E038E6"/>
    <w:rsid w:val="00E03A1C"/>
    <w:rsid w:val="00E045D8"/>
    <w:rsid w:val="00E049C4"/>
    <w:rsid w:val="00E059EA"/>
    <w:rsid w:val="00E068DC"/>
    <w:rsid w:val="00E06BFB"/>
    <w:rsid w:val="00E07556"/>
    <w:rsid w:val="00E07E97"/>
    <w:rsid w:val="00E102EE"/>
    <w:rsid w:val="00E133A0"/>
    <w:rsid w:val="00E13916"/>
    <w:rsid w:val="00E13965"/>
    <w:rsid w:val="00E13C58"/>
    <w:rsid w:val="00E13DD3"/>
    <w:rsid w:val="00E164A9"/>
    <w:rsid w:val="00E20618"/>
    <w:rsid w:val="00E208F9"/>
    <w:rsid w:val="00E20B30"/>
    <w:rsid w:val="00E212F0"/>
    <w:rsid w:val="00E21844"/>
    <w:rsid w:val="00E22AA6"/>
    <w:rsid w:val="00E22DD9"/>
    <w:rsid w:val="00E248BF"/>
    <w:rsid w:val="00E2517C"/>
    <w:rsid w:val="00E2672D"/>
    <w:rsid w:val="00E274C0"/>
    <w:rsid w:val="00E27849"/>
    <w:rsid w:val="00E303FC"/>
    <w:rsid w:val="00E30628"/>
    <w:rsid w:val="00E30933"/>
    <w:rsid w:val="00E32FED"/>
    <w:rsid w:val="00E3329A"/>
    <w:rsid w:val="00E33BAC"/>
    <w:rsid w:val="00E341D8"/>
    <w:rsid w:val="00E3427E"/>
    <w:rsid w:val="00E34670"/>
    <w:rsid w:val="00E34713"/>
    <w:rsid w:val="00E34B9B"/>
    <w:rsid w:val="00E35B63"/>
    <w:rsid w:val="00E36373"/>
    <w:rsid w:val="00E37D70"/>
    <w:rsid w:val="00E4001E"/>
    <w:rsid w:val="00E405FA"/>
    <w:rsid w:val="00E41B1E"/>
    <w:rsid w:val="00E41CF3"/>
    <w:rsid w:val="00E41EE9"/>
    <w:rsid w:val="00E44205"/>
    <w:rsid w:val="00E4422A"/>
    <w:rsid w:val="00E450EC"/>
    <w:rsid w:val="00E45617"/>
    <w:rsid w:val="00E45F91"/>
    <w:rsid w:val="00E505C8"/>
    <w:rsid w:val="00E5089D"/>
    <w:rsid w:val="00E5115F"/>
    <w:rsid w:val="00E51A8B"/>
    <w:rsid w:val="00E52176"/>
    <w:rsid w:val="00E539C8"/>
    <w:rsid w:val="00E5453D"/>
    <w:rsid w:val="00E5469B"/>
    <w:rsid w:val="00E55141"/>
    <w:rsid w:val="00E55831"/>
    <w:rsid w:val="00E55B53"/>
    <w:rsid w:val="00E55F2A"/>
    <w:rsid w:val="00E573A6"/>
    <w:rsid w:val="00E57CF4"/>
    <w:rsid w:val="00E57E09"/>
    <w:rsid w:val="00E57F21"/>
    <w:rsid w:val="00E60B93"/>
    <w:rsid w:val="00E61463"/>
    <w:rsid w:val="00E632DA"/>
    <w:rsid w:val="00E63549"/>
    <w:rsid w:val="00E63EDD"/>
    <w:rsid w:val="00E642D7"/>
    <w:rsid w:val="00E653E0"/>
    <w:rsid w:val="00E657FA"/>
    <w:rsid w:val="00E664C8"/>
    <w:rsid w:val="00E66FB7"/>
    <w:rsid w:val="00E67206"/>
    <w:rsid w:val="00E6732F"/>
    <w:rsid w:val="00E71BE9"/>
    <w:rsid w:val="00E73476"/>
    <w:rsid w:val="00E73AA9"/>
    <w:rsid w:val="00E762D8"/>
    <w:rsid w:val="00E76550"/>
    <w:rsid w:val="00E76AD5"/>
    <w:rsid w:val="00E76B68"/>
    <w:rsid w:val="00E81F04"/>
    <w:rsid w:val="00E826C1"/>
    <w:rsid w:val="00E82BBA"/>
    <w:rsid w:val="00E82EE5"/>
    <w:rsid w:val="00E82F40"/>
    <w:rsid w:val="00E83167"/>
    <w:rsid w:val="00E83393"/>
    <w:rsid w:val="00E83DC6"/>
    <w:rsid w:val="00E847EB"/>
    <w:rsid w:val="00E8497C"/>
    <w:rsid w:val="00E858B7"/>
    <w:rsid w:val="00E8590D"/>
    <w:rsid w:val="00E85E09"/>
    <w:rsid w:val="00E86395"/>
    <w:rsid w:val="00E91BED"/>
    <w:rsid w:val="00E9370C"/>
    <w:rsid w:val="00E93BB2"/>
    <w:rsid w:val="00E9449E"/>
    <w:rsid w:val="00E96D02"/>
    <w:rsid w:val="00E96F76"/>
    <w:rsid w:val="00E97ACE"/>
    <w:rsid w:val="00EA01E0"/>
    <w:rsid w:val="00EA034C"/>
    <w:rsid w:val="00EA0599"/>
    <w:rsid w:val="00EA0CF0"/>
    <w:rsid w:val="00EA0EB8"/>
    <w:rsid w:val="00EA1CE6"/>
    <w:rsid w:val="00EA212C"/>
    <w:rsid w:val="00EA3760"/>
    <w:rsid w:val="00EA3C0E"/>
    <w:rsid w:val="00EA40ED"/>
    <w:rsid w:val="00EA487C"/>
    <w:rsid w:val="00EA52FC"/>
    <w:rsid w:val="00EA7553"/>
    <w:rsid w:val="00EA7D6B"/>
    <w:rsid w:val="00EB03F0"/>
    <w:rsid w:val="00EB06B3"/>
    <w:rsid w:val="00EB0B4C"/>
    <w:rsid w:val="00EB0DAA"/>
    <w:rsid w:val="00EB1CE0"/>
    <w:rsid w:val="00EB2340"/>
    <w:rsid w:val="00EB2476"/>
    <w:rsid w:val="00EB3CCE"/>
    <w:rsid w:val="00EB5D0C"/>
    <w:rsid w:val="00EB5D80"/>
    <w:rsid w:val="00EB6267"/>
    <w:rsid w:val="00EB6A0D"/>
    <w:rsid w:val="00EB6AF3"/>
    <w:rsid w:val="00EB73EF"/>
    <w:rsid w:val="00EC0FEF"/>
    <w:rsid w:val="00EC3B96"/>
    <w:rsid w:val="00EC44E3"/>
    <w:rsid w:val="00EC598D"/>
    <w:rsid w:val="00EC5B19"/>
    <w:rsid w:val="00EC5D3E"/>
    <w:rsid w:val="00EC5E73"/>
    <w:rsid w:val="00EC6DAE"/>
    <w:rsid w:val="00ED0C87"/>
    <w:rsid w:val="00ED13F7"/>
    <w:rsid w:val="00ED19CC"/>
    <w:rsid w:val="00ED1BC4"/>
    <w:rsid w:val="00ED2C61"/>
    <w:rsid w:val="00ED2FDE"/>
    <w:rsid w:val="00ED355A"/>
    <w:rsid w:val="00ED3650"/>
    <w:rsid w:val="00ED402F"/>
    <w:rsid w:val="00ED4839"/>
    <w:rsid w:val="00ED6526"/>
    <w:rsid w:val="00ED7921"/>
    <w:rsid w:val="00EE0122"/>
    <w:rsid w:val="00EE055D"/>
    <w:rsid w:val="00EE0CF2"/>
    <w:rsid w:val="00EE1259"/>
    <w:rsid w:val="00EE1F6A"/>
    <w:rsid w:val="00EE229A"/>
    <w:rsid w:val="00EE2D1E"/>
    <w:rsid w:val="00EE4651"/>
    <w:rsid w:val="00EE48E8"/>
    <w:rsid w:val="00EE551D"/>
    <w:rsid w:val="00EE61C1"/>
    <w:rsid w:val="00EE6572"/>
    <w:rsid w:val="00EE662B"/>
    <w:rsid w:val="00EE6EF9"/>
    <w:rsid w:val="00EE6F1D"/>
    <w:rsid w:val="00EF0690"/>
    <w:rsid w:val="00EF16FF"/>
    <w:rsid w:val="00EF22E7"/>
    <w:rsid w:val="00EF3155"/>
    <w:rsid w:val="00EF354A"/>
    <w:rsid w:val="00EF3D7E"/>
    <w:rsid w:val="00EF3E6E"/>
    <w:rsid w:val="00EF41CB"/>
    <w:rsid w:val="00EF4550"/>
    <w:rsid w:val="00EF5ED1"/>
    <w:rsid w:val="00EF6718"/>
    <w:rsid w:val="00EF6B79"/>
    <w:rsid w:val="00EF716D"/>
    <w:rsid w:val="00F01EF3"/>
    <w:rsid w:val="00F02CCE"/>
    <w:rsid w:val="00F02F4B"/>
    <w:rsid w:val="00F03D17"/>
    <w:rsid w:val="00F04505"/>
    <w:rsid w:val="00F058A1"/>
    <w:rsid w:val="00F06045"/>
    <w:rsid w:val="00F063A3"/>
    <w:rsid w:val="00F06D4B"/>
    <w:rsid w:val="00F07E24"/>
    <w:rsid w:val="00F103B9"/>
    <w:rsid w:val="00F110A3"/>
    <w:rsid w:val="00F11366"/>
    <w:rsid w:val="00F1287A"/>
    <w:rsid w:val="00F128CA"/>
    <w:rsid w:val="00F12C7F"/>
    <w:rsid w:val="00F13780"/>
    <w:rsid w:val="00F1433F"/>
    <w:rsid w:val="00F14456"/>
    <w:rsid w:val="00F15389"/>
    <w:rsid w:val="00F154B3"/>
    <w:rsid w:val="00F20FAD"/>
    <w:rsid w:val="00F2132F"/>
    <w:rsid w:val="00F217E6"/>
    <w:rsid w:val="00F21960"/>
    <w:rsid w:val="00F22103"/>
    <w:rsid w:val="00F22BA5"/>
    <w:rsid w:val="00F230E2"/>
    <w:rsid w:val="00F23477"/>
    <w:rsid w:val="00F243D7"/>
    <w:rsid w:val="00F245BE"/>
    <w:rsid w:val="00F25F7F"/>
    <w:rsid w:val="00F26A02"/>
    <w:rsid w:val="00F273AE"/>
    <w:rsid w:val="00F27806"/>
    <w:rsid w:val="00F303F0"/>
    <w:rsid w:val="00F30583"/>
    <w:rsid w:val="00F30631"/>
    <w:rsid w:val="00F31462"/>
    <w:rsid w:val="00F31497"/>
    <w:rsid w:val="00F3212D"/>
    <w:rsid w:val="00F32625"/>
    <w:rsid w:val="00F32ABE"/>
    <w:rsid w:val="00F330E4"/>
    <w:rsid w:val="00F341D9"/>
    <w:rsid w:val="00F34393"/>
    <w:rsid w:val="00F3531D"/>
    <w:rsid w:val="00F36337"/>
    <w:rsid w:val="00F363AD"/>
    <w:rsid w:val="00F3732E"/>
    <w:rsid w:val="00F3791B"/>
    <w:rsid w:val="00F4196B"/>
    <w:rsid w:val="00F41FD7"/>
    <w:rsid w:val="00F42650"/>
    <w:rsid w:val="00F42BEC"/>
    <w:rsid w:val="00F4417E"/>
    <w:rsid w:val="00F44C51"/>
    <w:rsid w:val="00F44DF2"/>
    <w:rsid w:val="00F46A60"/>
    <w:rsid w:val="00F46FAE"/>
    <w:rsid w:val="00F47275"/>
    <w:rsid w:val="00F5039D"/>
    <w:rsid w:val="00F50419"/>
    <w:rsid w:val="00F5059A"/>
    <w:rsid w:val="00F50991"/>
    <w:rsid w:val="00F50EE4"/>
    <w:rsid w:val="00F5194B"/>
    <w:rsid w:val="00F52CE6"/>
    <w:rsid w:val="00F53457"/>
    <w:rsid w:val="00F53663"/>
    <w:rsid w:val="00F55CE7"/>
    <w:rsid w:val="00F56399"/>
    <w:rsid w:val="00F56E8E"/>
    <w:rsid w:val="00F57448"/>
    <w:rsid w:val="00F5758C"/>
    <w:rsid w:val="00F57744"/>
    <w:rsid w:val="00F57A87"/>
    <w:rsid w:val="00F60005"/>
    <w:rsid w:val="00F601DC"/>
    <w:rsid w:val="00F60E7A"/>
    <w:rsid w:val="00F613A9"/>
    <w:rsid w:val="00F62688"/>
    <w:rsid w:val="00F63E50"/>
    <w:rsid w:val="00F63E54"/>
    <w:rsid w:val="00F64129"/>
    <w:rsid w:val="00F64D2E"/>
    <w:rsid w:val="00F65C0E"/>
    <w:rsid w:val="00F66177"/>
    <w:rsid w:val="00F669A0"/>
    <w:rsid w:val="00F670B0"/>
    <w:rsid w:val="00F67694"/>
    <w:rsid w:val="00F7048A"/>
    <w:rsid w:val="00F70B73"/>
    <w:rsid w:val="00F7104B"/>
    <w:rsid w:val="00F71839"/>
    <w:rsid w:val="00F726DA"/>
    <w:rsid w:val="00F72CD7"/>
    <w:rsid w:val="00F72E2D"/>
    <w:rsid w:val="00F737AF"/>
    <w:rsid w:val="00F738BB"/>
    <w:rsid w:val="00F746E0"/>
    <w:rsid w:val="00F74DCF"/>
    <w:rsid w:val="00F75148"/>
    <w:rsid w:val="00F7531C"/>
    <w:rsid w:val="00F75ED5"/>
    <w:rsid w:val="00F7612A"/>
    <w:rsid w:val="00F76226"/>
    <w:rsid w:val="00F76FAB"/>
    <w:rsid w:val="00F77B69"/>
    <w:rsid w:val="00F801A9"/>
    <w:rsid w:val="00F803D7"/>
    <w:rsid w:val="00F813D9"/>
    <w:rsid w:val="00F816D8"/>
    <w:rsid w:val="00F82C10"/>
    <w:rsid w:val="00F82CE0"/>
    <w:rsid w:val="00F830B9"/>
    <w:rsid w:val="00F838CE"/>
    <w:rsid w:val="00F83A94"/>
    <w:rsid w:val="00F842F3"/>
    <w:rsid w:val="00F8461D"/>
    <w:rsid w:val="00F85CCB"/>
    <w:rsid w:val="00F8691A"/>
    <w:rsid w:val="00F87B48"/>
    <w:rsid w:val="00F906D5"/>
    <w:rsid w:val="00F910F9"/>
    <w:rsid w:val="00F9132F"/>
    <w:rsid w:val="00F914B2"/>
    <w:rsid w:val="00F91B1C"/>
    <w:rsid w:val="00F933B6"/>
    <w:rsid w:val="00F9388B"/>
    <w:rsid w:val="00F93A64"/>
    <w:rsid w:val="00F93DC7"/>
    <w:rsid w:val="00F94367"/>
    <w:rsid w:val="00F949F7"/>
    <w:rsid w:val="00F950E4"/>
    <w:rsid w:val="00F95241"/>
    <w:rsid w:val="00F96BA4"/>
    <w:rsid w:val="00F96BC1"/>
    <w:rsid w:val="00F9777F"/>
    <w:rsid w:val="00F97CCB"/>
    <w:rsid w:val="00F97F05"/>
    <w:rsid w:val="00FA013C"/>
    <w:rsid w:val="00FA0466"/>
    <w:rsid w:val="00FA04F0"/>
    <w:rsid w:val="00FA0C96"/>
    <w:rsid w:val="00FA19F5"/>
    <w:rsid w:val="00FA1E35"/>
    <w:rsid w:val="00FA2269"/>
    <w:rsid w:val="00FA2E70"/>
    <w:rsid w:val="00FA34C0"/>
    <w:rsid w:val="00FA3B21"/>
    <w:rsid w:val="00FA5632"/>
    <w:rsid w:val="00FA6232"/>
    <w:rsid w:val="00FA71F9"/>
    <w:rsid w:val="00FA73AB"/>
    <w:rsid w:val="00FA79BC"/>
    <w:rsid w:val="00FA79E0"/>
    <w:rsid w:val="00FA7C2B"/>
    <w:rsid w:val="00FB064A"/>
    <w:rsid w:val="00FB1763"/>
    <w:rsid w:val="00FB1A85"/>
    <w:rsid w:val="00FB3497"/>
    <w:rsid w:val="00FB409D"/>
    <w:rsid w:val="00FB4926"/>
    <w:rsid w:val="00FB6819"/>
    <w:rsid w:val="00FB683E"/>
    <w:rsid w:val="00FB693B"/>
    <w:rsid w:val="00FB717F"/>
    <w:rsid w:val="00FB7579"/>
    <w:rsid w:val="00FB77CA"/>
    <w:rsid w:val="00FC1621"/>
    <w:rsid w:val="00FC16CE"/>
    <w:rsid w:val="00FC1D61"/>
    <w:rsid w:val="00FC2308"/>
    <w:rsid w:val="00FC23EC"/>
    <w:rsid w:val="00FC249E"/>
    <w:rsid w:val="00FC2DE4"/>
    <w:rsid w:val="00FC3B4F"/>
    <w:rsid w:val="00FC3FD3"/>
    <w:rsid w:val="00FC42F0"/>
    <w:rsid w:val="00FC512F"/>
    <w:rsid w:val="00FC57A6"/>
    <w:rsid w:val="00FC7D0A"/>
    <w:rsid w:val="00FD02E4"/>
    <w:rsid w:val="00FD0BC4"/>
    <w:rsid w:val="00FD2763"/>
    <w:rsid w:val="00FD27C5"/>
    <w:rsid w:val="00FD2ADD"/>
    <w:rsid w:val="00FD31D7"/>
    <w:rsid w:val="00FD4134"/>
    <w:rsid w:val="00FD54D3"/>
    <w:rsid w:val="00FD56F1"/>
    <w:rsid w:val="00FD5B13"/>
    <w:rsid w:val="00FD646C"/>
    <w:rsid w:val="00FD6BBA"/>
    <w:rsid w:val="00FD7053"/>
    <w:rsid w:val="00FD7752"/>
    <w:rsid w:val="00FD7ED5"/>
    <w:rsid w:val="00FE09F1"/>
    <w:rsid w:val="00FE1EE6"/>
    <w:rsid w:val="00FE24AE"/>
    <w:rsid w:val="00FE300C"/>
    <w:rsid w:val="00FE36CF"/>
    <w:rsid w:val="00FE74B5"/>
    <w:rsid w:val="00FF03B4"/>
    <w:rsid w:val="00FF0B2C"/>
    <w:rsid w:val="00FF14F0"/>
    <w:rsid w:val="00FF1D75"/>
    <w:rsid w:val="00FF2114"/>
    <w:rsid w:val="00FF27B4"/>
    <w:rsid w:val="00FF3087"/>
    <w:rsid w:val="00FF3601"/>
    <w:rsid w:val="00FF422C"/>
    <w:rsid w:val="00FF4641"/>
    <w:rsid w:val="00FF4922"/>
    <w:rsid w:val="00FF4B45"/>
    <w:rsid w:val="00FF4E0B"/>
    <w:rsid w:val="00FF4F9D"/>
    <w:rsid w:val="00FF508E"/>
    <w:rsid w:val="00FF6BB3"/>
    <w:rsid w:val="00FF6D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C983F"/>
  <w15:chartTrackingRefBased/>
  <w15:docId w15:val="{DAC5F716-469E-483C-BA91-E2C6A155B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6F59"/>
    <w:pPr>
      <w:keepNext/>
      <w:keepLines/>
      <w:spacing w:before="240" w:after="0"/>
      <w:outlineLvl w:val="0"/>
    </w:pPr>
    <w:rPr>
      <w:rFonts w:asciiTheme="majorHAnsi" w:eastAsiaTheme="majorEastAsia" w:hAnsiTheme="majorHAnsi" w:cstheme="majorBidi"/>
      <w:sz w:val="32"/>
      <w:szCs w:val="32"/>
      <w:u w:val="single"/>
    </w:rPr>
  </w:style>
  <w:style w:type="paragraph" w:styleId="Heading2">
    <w:name w:val="heading 2"/>
    <w:basedOn w:val="Normal"/>
    <w:next w:val="Normal"/>
    <w:link w:val="Heading2Char"/>
    <w:uiPriority w:val="9"/>
    <w:unhideWhenUsed/>
    <w:qFormat/>
    <w:rsid w:val="00316F59"/>
    <w:pPr>
      <w:keepNext/>
      <w:keepLines/>
      <w:spacing w:before="40" w:after="0"/>
      <w:outlineLvl w:val="1"/>
    </w:pPr>
    <w:rPr>
      <w:rFonts w:asciiTheme="majorHAnsi" w:eastAsiaTheme="majorEastAsia" w:hAnsiTheme="majorHAnsi" w:cstheme="majorBidi"/>
      <w:sz w:val="26"/>
      <w:szCs w:val="26"/>
      <w:u w:val="single"/>
    </w:rPr>
  </w:style>
  <w:style w:type="paragraph" w:styleId="Heading3">
    <w:name w:val="heading 3"/>
    <w:basedOn w:val="Normal"/>
    <w:next w:val="Normal"/>
    <w:link w:val="Heading3Char"/>
    <w:uiPriority w:val="9"/>
    <w:unhideWhenUsed/>
    <w:qFormat/>
    <w:rsid w:val="00316F59"/>
    <w:pPr>
      <w:keepNext/>
      <w:keepLines/>
      <w:spacing w:before="40" w:after="0"/>
      <w:outlineLvl w:val="2"/>
    </w:pPr>
    <w:rPr>
      <w:rFonts w:asciiTheme="majorHAnsi" w:eastAsiaTheme="majorEastAsia" w:hAnsiTheme="majorHAnsi" w:cstheme="majorBidi"/>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6F59"/>
    <w:rPr>
      <w:rFonts w:asciiTheme="majorHAnsi" w:eastAsiaTheme="majorEastAsia" w:hAnsiTheme="majorHAnsi" w:cstheme="majorBidi"/>
      <w:sz w:val="32"/>
      <w:szCs w:val="32"/>
      <w:u w:val="single"/>
    </w:rPr>
  </w:style>
  <w:style w:type="paragraph" w:styleId="ListParagraph">
    <w:name w:val="List Paragraph"/>
    <w:basedOn w:val="Normal"/>
    <w:uiPriority w:val="34"/>
    <w:qFormat/>
    <w:rsid w:val="00F3212D"/>
    <w:pPr>
      <w:ind w:left="720"/>
      <w:contextualSpacing/>
    </w:pPr>
  </w:style>
  <w:style w:type="paragraph" w:customStyle="1" w:styleId="Default">
    <w:name w:val="Default"/>
    <w:rsid w:val="00712009"/>
    <w:pPr>
      <w:autoSpaceDE w:val="0"/>
      <w:autoSpaceDN w:val="0"/>
      <w:adjustRightInd w:val="0"/>
      <w:spacing w:after="0" w:line="240" w:lineRule="auto"/>
    </w:pPr>
    <w:rPr>
      <w:rFonts w:ascii="Garamond" w:hAnsi="Garamond" w:cs="Garamond"/>
      <w:color w:val="000000"/>
      <w:kern w:val="0"/>
      <w:sz w:val="24"/>
      <w:szCs w:val="24"/>
      <w14:ligatures w14:val="none"/>
    </w:rPr>
  </w:style>
  <w:style w:type="character" w:customStyle="1" w:styleId="mi">
    <w:name w:val="mi"/>
    <w:basedOn w:val="DefaultParagraphFont"/>
    <w:rsid w:val="001824E7"/>
  </w:style>
  <w:style w:type="character" w:customStyle="1" w:styleId="mo">
    <w:name w:val="mo"/>
    <w:basedOn w:val="DefaultParagraphFont"/>
    <w:rsid w:val="001824E7"/>
  </w:style>
  <w:style w:type="character" w:customStyle="1" w:styleId="mn">
    <w:name w:val="mn"/>
    <w:basedOn w:val="DefaultParagraphFont"/>
    <w:rsid w:val="001824E7"/>
  </w:style>
  <w:style w:type="character" w:styleId="Hyperlink">
    <w:name w:val="Hyperlink"/>
    <w:basedOn w:val="DefaultParagraphFont"/>
    <w:uiPriority w:val="99"/>
    <w:unhideWhenUsed/>
    <w:rsid w:val="006158CA"/>
    <w:rPr>
      <w:color w:val="0000FF"/>
      <w:u w:val="single"/>
    </w:rPr>
  </w:style>
  <w:style w:type="table" w:styleId="TableGrid">
    <w:name w:val="Table Grid"/>
    <w:basedOn w:val="TableNormal"/>
    <w:uiPriority w:val="39"/>
    <w:rsid w:val="00525E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7A6804"/>
  </w:style>
  <w:style w:type="character" w:styleId="UnresolvedMention">
    <w:name w:val="Unresolved Mention"/>
    <w:basedOn w:val="DefaultParagraphFont"/>
    <w:uiPriority w:val="99"/>
    <w:semiHidden/>
    <w:unhideWhenUsed/>
    <w:rsid w:val="00A1414C"/>
    <w:rPr>
      <w:color w:val="605E5C"/>
      <w:shd w:val="clear" w:color="auto" w:fill="E1DFDD"/>
    </w:rPr>
  </w:style>
  <w:style w:type="character" w:customStyle="1" w:styleId="Heading2Char">
    <w:name w:val="Heading 2 Char"/>
    <w:basedOn w:val="DefaultParagraphFont"/>
    <w:link w:val="Heading2"/>
    <w:uiPriority w:val="9"/>
    <w:rsid w:val="00316F59"/>
    <w:rPr>
      <w:rFonts w:asciiTheme="majorHAnsi" w:eastAsiaTheme="majorEastAsia" w:hAnsiTheme="majorHAnsi" w:cstheme="majorBidi"/>
      <w:sz w:val="26"/>
      <w:szCs w:val="26"/>
      <w:u w:val="single"/>
    </w:rPr>
  </w:style>
  <w:style w:type="character" w:customStyle="1" w:styleId="Heading3Char">
    <w:name w:val="Heading 3 Char"/>
    <w:basedOn w:val="DefaultParagraphFont"/>
    <w:link w:val="Heading3"/>
    <w:uiPriority w:val="9"/>
    <w:rsid w:val="00316F59"/>
    <w:rPr>
      <w:rFonts w:asciiTheme="majorHAnsi" w:eastAsiaTheme="majorEastAsia" w:hAnsiTheme="majorHAnsi" w:cstheme="majorBidi"/>
      <w:sz w:val="24"/>
      <w:szCs w:val="24"/>
      <w:u w:val="single"/>
    </w:rPr>
  </w:style>
  <w:style w:type="character" w:styleId="PlaceholderText">
    <w:name w:val="Placeholder Text"/>
    <w:basedOn w:val="DefaultParagraphFont"/>
    <w:uiPriority w:val="99"/>
    <w:semiHidden/>
    <w:rsid w:val="002548D3"/>
    <w:rPr>
      <w:color w:val="808080"/>
    </w:rPr>
  </w:style>
  <w:style w:type="character" w:customStyle="1" w:styleId="qv3wpe">
    <w:name w:val="qv3wpe"/>
    <w:basedOn w:val="DefaultParagraphFont"/>
    <w:rsid w:val="00071FA0"/>
  </w:style>
  <w:style w:type="character" w:customStyle="1" w:styleId="r">
    <w:name w:val="r"/>
    <w:basedOn w:val="DefaultParagraphFont"/>
    <w:rsid w:val="00207E90"/>
  </w:style>
  <w:style w:type="character" w:styleId="CommentReference">
    <w:name w:val="annotation reference"/>
    <w:basedOn w:val="DefaultParagraphFont"/>
    <w:uiPriority w:val="99"/>
    <w:semiHidden/>
    <w:unhideWhenUsed/>
    <w:rsid w:val="008E34C3"/>
    <w:rPr>
      <w:sz w:val="16"/>
      <w:szCs w:val="16"/>
    </w:rPr>
  </w:style>
  <w:style w:type="paragraph" w:styleId="CommentText">
    <w:name w:val="annotation text"/>
    <w:basedOn w:val="Normal"/>
    <w:link w:val="CommentTextChar"/>
    <w:uiPriority w:val="99"/>
    <w:unhideWhenUsed/>
    <w:rsid w:val="008E34C3"/>
    <w:pPr>
      <w:spacing w:line="240" w:lineRule="auto"/>
    </w:pPr>
    <w:rPr>
      <w:sz w:val="20"/>
      <w:szCs w:val="20"/>
    </w:rPr>
  </w:style>
  <w:style w:type="character" w:customStyle="1" w:styleId="CommentTextChar">
    <w:name w:val="Comment Text Char"/>
    <w:basedOn w:val="DefaultParagraphFont"/>
    <w:link w:val="CommentText"/>
    <w:uiPriority w:val="99"/>
    <w:rsid w:val="008E34C3"/>
    <w:rPr>
      <w:sz w:val="20"/>
      <w:szCs w:val="20"/>
    </w:rPr>
  </w:style>
  <w:style w:type="paragraph" w:styleId="CommentSubject">
    <w:name w:val="annotation subject"/>
    <w:basedOn w:val="CommentText"/>
    <w:next w:val="CommentText"/>
    <w:link w:val="CommentSubjectChar"/>
    <w:uiPriority w:val="99"/>
    <w:semiHidden/>
    <w:unhideWhenUsed/>
    <w:rsid w:val="008E34C3"/>
    <w:rPr>
      <w:b/>
      <w:bCs/>
    </w:rPr>
  </w:style>
  <w:style w:type="character" w:customStyle="1" w:styleId="CommentSubjectChar">
    <w:name w:val="Comment Subject Char"/>
    <w:basedOn w:val="CommentTextChar"/>
    <w:link w:val="CommentSubject"/>
    <w:uiPriority w:val="99"/>
    <w:semiHidden/>
    <w:rsid w:val="008E34C3"/>
    <w:rPr>
      <w:b/>
      <w:bCs/>
      <w:sz w:val="20"/>
      <w:szCs w:val="20"/>
    </w:rPr>
  </w:style>
  <w:style w:type="character" w:styleId="FollowedHyperlink">
    <w:name w:val="FollowedHyperlink"/>
    <w:basedOn w:val="DefaultParagraphFont"/>
    <w:uiPriority w:val="99"/>
    <w:semiHidden/>
    <w:unhideWhenUsed/>
    <w:rsid w:val="00B3740F"/>
    <w:rPr>
      <w:color w:val="954F72" w:themeColor="followedHyperlink"/>
      <w:u w:val="single"/>
    </w:rPr>
  </w:style>
  <w:style w:type="paragraph" w:styleId="NoSpacing">
    <w:name w:val="No Spacing"/>
    <w:uiPriority w:val="1"/>
    <w:qFormat/>
    <w:rsid w:val="003A3543"/>
    <w:pPr>
      <w:spacing w:after="0" w:line="240" w:lineRule="auto"/>
    </w:pPr>
  </w:style>
  <w:style w:type="paragraph" w:customStyle="1" w:styleId="EndNoteBibliographyTitle">
    <w:name w:val="EndNote Bibliography Title"/>
    <w:basedOn w:val="Normal"/>
    <w:link w:val="EndNoteBibliographyTitleChar"/>
    <w:rsid w:val="00862B9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2B9A"/>
    <w:rPr>
      <w:rFonts w:ascii="Calibri" w:hAnsi="Calibri" w:cs="Calibri"/>
      <w:noProof/>
      <w:lang w:val="en-US"/>
    </w:rPr>
  </w:style>
  <w:style w:type="paragraph" w:customStyle="1" w:styleId="EndNoteBibliography">
    <w:name w:val="EndNote Bibliography"/>
    <w:basedOn w:val="Normal"/>
    <w:link w:val="EndNoteBibliographyChar"/>
    <w:rsid w:val="00862B9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2B9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883985">
      <w:bodyDiv w:val="1"/>
      <w:marLeft w:val="0"/>
      <w:marRight w:val="0"/>
      <w:marTop w:val="0"/>
      <w:marBottom w:val="0"/>
      <w:divBdr>
        <w:top w:val="none" w:sz="0" w:space="0" w:color="auto"/>
        <w:left w:val="none" w:sz="0" w:space="0" w:color="auto"/>
        <w:bottom w:val="none" w:sz="0" w:space="0" w:color="auto"/>
        <w:right w:val="none" w:sz="0" w:space="0" w:color="auto"/>
      </w:divBdr>
      <w:divsChild>
        <w:div w:id="522940158">
          <w:marLeft w:val="0"/>
          <w:marRight w:val="0"/>
          <w:marTop w:val="0"/>
          <w:marBottom w:val="0"/>
          <w:divBdr>
            <w:top w:val="none" w:sz="0" w:space="0" w:color="auto"/>
            <w:left w:val="none" w:sz="0" w:space="0" w:color="auto"/>
            <w:bottom w:val="none" w:sz="0" w:space="0" w:color="auto"/>
            <w:right w:val="none" w:sz="0" w:space="0" w:color="auto"/>
          </w:divBdr>
        </w:div>
        <w:div w:id="982735041">
          <w:marLeft w:val="0"/>
          <w:marRight w:val="0"/>
          <w:marTop w:val="0"/>
          <w:marBottom w:val="0"/>
          <w:divBdr>
            <w:top w:val="none" w:sz="0" w:space="0" w:color="auto"/>
            <w:left w:val="none" w:sz="0" w:space="0" w:color="auto"/>
            <w:bottom w:val="none" w:sz="0" w:space="0" w:color="auto"/>
            <w:right w:val="none" w:sz="0" w:space="0" w:color="auto"/>
          </w:divBdr>
        </w:div>
        <w:div w:id="160702423">
          <w:marLeft w:val="0"/>
          <w:marRight w:val="0"/>
          <w:marTop w:val="0"/>
          <w:marBottom w:val="0"/>
          <w:divBdr>
            <w:top w:val="none" w:sz="0" w:space="0" w:color="auto"/>
            <w:left w:val="none" w:sz="0" w:space="0" w:color="auto"/>
            <w:bottom w:val="none" w:sz="0" w:space="0" w:color="auto"/>
            <w:right w:val="none" w:sz="0" w:space="0" w:color="auto"/>
          </w:divBdr>
        </w:div>
        <w:div w:id="322437956">
          <w:marLeft w:val="0"/>
          <w:marRight w:val="0"/>
          <w:marTop w:val="0"/>
          <w:marBottom w:val="0"/>
          <w:divBdr>
            <w:top w:val="none" w:sz="0" w:space="0" w:color="auto"/>
            <w:left w:val="none" w:sz="0" w:space="0" w:color="auto"/>
            <w:bottom w:val="none" w:sz="0" w:space="0" w:color="auto"/>
            <w:right w:val="none" w:sz="0" w:space="0" w:color="auto"/>
          </w:divBdr>
        </w:div>
        <w:div w:id="1423450195">
          <w:marLeft w:val="0"/>
          <w:marRight w:val="0"/>
          <w:marTop w:val="0"/>
          <w:marBottom w:val="0"/>
          <w:divBdr>
            <w:top w:val="none" w:sz="0" w:space="0" w:color="auto"/>
            <w:left w:val="none" w:sz="0" w:space="0" w:color="auto"/>
            <w:bottom w:val="none" w:sz="0" w:space="0" w:color="auto"/>
            <w:right w:val="none" w:sz="0" w:space="0" w:color="auto"/>
          </w:divBdr>
        </w:div>
        <w:div w:id="365327215">
          <w:marLeft w:val="0"/>
          <w:marRight w:val="0"/>
          <w:marTop w:val="0"/>
          <w:marBottom w:val="0"/>
          <w:divBdr>
            <w:top w:val="none" w:sz="0" w:space="0" w:color="auto"/>
            <w:left w:val="none" w:sz="0" w:space="0" w:color="auto"/>
            <w:bottom w:val="none" w:sz="0" w:space="0" w:color="auto"/>
            <w:right w:val="none" w:sz="0" w:space="0" w:color="auto"/>
          </w:divBdr>
        </w:div>
      </w:divsChild>
    </w:div>
    <w:div w:id="581721911">
      <w:bodyDiv w:val="1"/>
      <w:marLeft w:val="0"/>
      <w:marRight w:val="0"/>
      <w:marTop w:val="0"/>
      <w:marBottom w:val="0"/>
      <w:divBdr>
        <w:top w:val="none" w:sz="0" w:space="0" w:color="auto"/>
        <w:left w:val="none" w:sz="0" w:space="0" w:color="auto"/>
        <w:bottom w:val="none" w:sz="0" w:space="0" w:color="auto"/>
        <w:right w:val="none" w:sz="0" w:space="0" w:color="auto"/>
      </w:divBdr>
      <w:divsChild>
        <w:div w:id="1995183358">
          <w:marLeft w:val="0"/>
          <w:marRight w:val="0"/>
          <w:marTop w:val="0"/>
          <w:marBottom w:val="0"/>
          <w:divBdr>
            <w:top w:val="none" w:sz="0" w:space="0" w:color="auto"/>
            <w:left w:val="none" w:sz="0" w:space="0" w:color="auto"/>
            <w:bottom w:val="none" w:sz="0" w:space="0" w:color="auto"/>
            <w:right w:val="none" w:sz="0" w:space="0" w:color="auto"/>
          </w:divBdr>
        </w:div>
        <w:div w:id="1517429700">
          <w:marLeft w:val="0"/>
          <w:marRight w:val="0"/>
          <w:marTop w:val="0"/>
          <w:marBottom w:val="0"/>
          <w:divBdr>
            <w:top w:val="none" w:sz="0" w:space="0" w:color="auto"/>
            <w:left w:val="none" w:sz="0" w:space="0" w:color="auto"/>
            <w:bottom w:val="none" w:sz="0" w:space="0" w:color="auto"/>
            <w:right w:val="none" w:sz="0" w:space="0" w:color="auto"/>
          </w:divBdr>
        </w:div>
      </w:divsChild>
    </w:div>
    <w:div w:id="712850746">
      <w:bodyDiv w:val="1"/>
      <w:marLeft w:val="0"/>
      <w:marRight w:val="0"/>
      <w:marTop w:val="0"/>
      <w:marBottom w:val="0"/>
      <w:divBdr>
        <w:top w:val="none" w:sz="0" w:space="0" w:color="auto"/>
        <w:left w:val="none" w:sz="0" w:space="0" w:color="auto"/>
        <w:bottom w:val="none" w:sz="0" w:space="0" w:color="auto"/>
        <w:right w:val="none" w:sz="0" w:space="0" w:color="auto"/>
      </w:divBdr>
    </w:div>
    <w:div w:id="1263807722">
      <w:bodyDiv w:val="1"/>
      <w:marLeft w:val="0"/>
      <w:marRight w:val="0"/>
      <w:marTop w:val="0"/>
      <w:marBottom w:val="0"/>
      <w:divBdr>
        <w:top w:val="none" w:sz="0" w:space="0" w:color="auto"/>
        <w:left w:val="none" w:sz="0" w:space="0" w:color="auto"/>
        <w:bottom w:val="none" w:sz="0" w:space="0" w:color="auto"/>
        <w:right w:val="none" w:sz="0" w:space="0" w:color="auto"/>
      </w:divBdr>
    </w:div>
    <w:div w:id="1268661197">
      <w:bodyDiv w:val="1"/>
      <w:marLeft w:val="0"/>
      <w:marRight w:val="0"/>
      <w:marTop w:val="0"/>
      <w:marBottom w:val="0"/>
      <w:divBdr>
        <w:top w:val="none" w:sz="0" w:space="0" w:color="auto"/>
        <w:left w:val="none" w:sz="0" w:space="0" w:color="auto"/>
        <w:bottom w:val="none" w:sz="0" w:space="0" w:color="auto"/>
        <w:right w:val="none" w:sz="0" w:space="0" w:color="auto"/>
      </w:divBdr>
    </w:div>
    <w:div w:id="1624841713">
      <w:bodyDiv w:val="1"/>
      <w:marLeft w:val="0"/>
      <w:marRight w:val="0"/>
      <w:marTop w:val="0"/>
      <w:marBottom w:val="0"/>
      <w:divBdr>
        <w:top w:val="none" w:sz="0" w:space="0" w:color="auto"/>
        <w:left w:val="none" w:sz="0" w:space="0" w:color="auto"/>
        <w:bottom w:val="none" w:sz="0" w:space="0" w:color="auto"/>
        <w:right w:val="none" w:sz="0" w:space="0" w:color="auto"/>
      </w:divBdr>
    </w:div>
    <w:div w:id="1851721475">
      <w:bodyDiv w:val="1"/>
      <w:marLeft w:val="0"/>
      <w:marRight w:val="0"/>
      <w:marTop w:val="0"/>
      <w:marBottom w:val="0"/>
      <w:divBdr>
        <w:top w:val="none" w:sz="0" w:space="0" w:color="auto"/>
        <w:left w:val="none" w:sz="0" w:space="0" w:color="auto"/>
        <w:bottom w:val="none" w:sz="0" w:space="0" w:color="auto"/>
        <w:right w:val="none" w:sz="0" w:space="0" w:color="auto"/>
      </w:divBdr>
    </w:div>
    <w:div w:id="1970937073">
      <w:bodyDiv w:val="1"/>
      <w:marLeft w:val="0"/>
      <w:marRight w:val="0"/>
      <w:marTop w:val="0"/>
      <w:marBottom w:val="0"/>
      <w:divBdr>
        <w:top w:val="none" w:sz="0" w:space="0" w:color="auto"/>
        <w:left w:val="none" w:sz="0" w:space="0" w:color="auto"/>
        <w:bottom w:val="none" w:sz="0" w:space="0" w:color="auto"/>
        <w:right w:val="none" w:sz="0" w:space="0" w:color="auto"/>
      </w:divBdr>
    </w:div>
    <w:div w:id="2136562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www.globaldata.com/data-insights/financial-services/bitcoins-market-capitalization-history/" TargetMode="External"/><Relationship Id="rId26" Type="http://schemas.openxmlformats.org/officeDocument/2006/relationships/hyperlink" Target="https://www.ncl.ac.uk/webtemplate/ask-assets/external/maths-resources/statistics/regression-and-correlation/strength-of-correlation.html" TargetMode="External"/><Relationship Id="rId3" Type="http://schemas.openxmlformats.org/officeDocument/2006/relationships/styles" Target="styles.xml"/><Relationship Id="rId21" Type="http://schemas.openxmlformats.org/officeDocument/2006/relationships/hyperlink" Target="https://coincodex.com/crypto/bitcoin/historical-data/"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xplodingtopics.com/blog/blockchain-stats" TargetMode="External"/><Relationship Id="rId25" Type="http://schemas.openxmlformats.org/officeDocument/2006/relationships/hyperlink" Target="https://www.kaggle.com/datasets/mixmore/bitcoin-historical-data" TargetMode="External"/><Relationship Id="rId2" Type="http://schemas.openxmlformats.org/officeDocument/2006/relationships/numbering" Target="numbering.xml"/><Relationship Id="rId16" Type="http://schemas.openxmlformats.org/officeDocument/2006/relationships/hyperlink" Target="https://www.bankofengland.co.uk/paper/2023/the-digital-pound-consultation-paper" TargetMode="External"/><Relationship Id="rId20" Type="http://schemas.openxmlformats.org/officeDocument/2006/relationships/hyperlink" Target="https://www.coingecko.com/en/coins/bitcoin"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twitter.com/BitcoinFear" TargetMode="External"/><Relationship Id="rId5" Type="http://schemas.openxmlformats.org/officeDocument/2006/relationships/webSettings" Target="webSettings.xml"/><Relationship Id="rId15" Type="http://schemas.openxmlformats.org/officeDocument/2006/relationships/hyperlink" Target="https://www.fca.org.uk/news/press-releases/fca-introduces-tough-new-rules-marketing-cryptoassets" TargetMode="External"/><Relationship Id="rId23" Type="http://schemas.openxmlformats.org/officeDocument/2006/relationships/hyperlink" Target="https://alternative.me/crypto/fear-and-greed-index/" TargetMode="External"/><Relationship Id="rId28" Type="http://schemas.openxmlformats.org/officeDocument/2006/relationships/hyperlink" Target="https://help.coinbase.com/en/commerce/getting-started/fees" TargetMode="External"/><Relationship Id="rId10" Type="http://schemas.openxmlformats.org/officeDocument/2006/relationships/image" Target="media/image5.png"/><Relationship Id="rId19" Type="http://schemas.openxmlformats.org/officeDocument/2006/relationships/hyperlink" Target="https://www.coingecko.com/en/global-charts"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www.stilt.com/blog/2021/03/vast-majority-crypto-buyers-millennials-gen-z/" TargetMode="External"/><Relationship Id="rId27" Type="http://schemas.openxmlformats.org/officeDocument/2006/relationships/hyperlink" Target="https://www.cointracker.io/blog/2019-crypto-exchange-fee-comparison"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2DBA9-695C-453F-9693-2CA3D8BAE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62</TotalTime>
  <Pages>17</Pages>
  <Words>11998</Words>
  <Characters>6839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Samuel Jordan 1</dc:creator>
  <cp:keywords/>
  <dc:description/>
  <cp:lastModifiedBy>(s) Samuel Jordan 1</cp:lastModifiedBy>
  <cp:revision>3465</cp:revision>
  <dcterms:created xsi:type="dcterms:W3CDTF">2023-06-19T15:06:00Z</dcterms:created>
  <dcterms:modified xsi:type="dcterms:W3CDTF">2023-08-03T14:29:00Z</dcterms:modified>
</cp:coreProperties>
</file>